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25274" w14:textId="626D5AE3" w:rsidR="00EF68AC" w:rsidRDefault="00EF68AC" w:rsidP="00EF68AC">
      <w:pPr>
        <w:pStyle w:val="Heading1"/>
      </w:pPr>
      <w:r>
        <w:t>Introduction</w:t>
      </w:r>
    </w:p>
    <w:p w14:paraId="10203EDC" w14:textId="36A531BD" w:rsidR="00290098" w:rsidRDefault="0055497D" w:rsidP="00A563CE">
      <w:pPr>
        <w:pStyle w:val="CommentText"/>
        <w:numPr>
          <w:ilvl w:val="0"/>
          <w:numId w:val="4"/>
        </w:numPr>
        <w:rPr>
          <w:sz w:val="22"/>
          <w:szCs w:val="22"/>
        </w:rPr>
      </w:pPr>
      <w:r>
        <w:rPr>
          <w:sz w:val="22"/>
          <w:szCs w:val="22"/>
        </w:rPr>
        <w:t xml:space="preserve">Competitive strategies </w:t>
      </w:r>
      <w:r w:rsidR="000D3131">
        <w:rPr>
          <w:sz w:val="22"/>
          <w:szCs w:val="22"/>
        </w:rPr>
        <w:t>drive</w:t>
      </w:r>
      <w:r>
        <w:rPr>
          <w:sz w:val="22"/>
          <w:szCs w:val="22"/>
        </w:rPr>
        <w:t xml:space="preserve"> </w:t>
      </w:r>
      <w:r w:rsidR="00996C34">
        <w:rPr>
          <w:sz w:val="22"/>
          <w:szCs w:val="22"/>
        </w:rPr>
        <w:t xml:space="preserve">vegetation </w:t>
      </w:r>
      <w:r>
        <w:rPr>
          <w:sz w:val="22"/>
          <w:szCs w:val="22"/>
        </w:rPr>
        <w:t xml:space="preserve">succession </w:t>
      </w:r>
    </w:p>
    <w:p w14:paraId="1AE9386B" w14:textId="320009E3" w:rsidR="009A6506" w:rsidRDefault="002563DC" w:rsidP="009A6506">
      <w:pPr>
        <w:pStyle w:val="CommentText"/>
        <w:numPr>
          <w:ilvl w:val="1"/>
          <w:numId w:val="4"/>
        </w:numPr>
        <w:rPr>
          <w:sz w:val="22"/>
          <w:szCs w:val="22"/>
        </w:rPr>
      </w:pPr>
      <w:r>
        <w:rPr>
          <w:sz w:val="22"/>
          <w:szCs w:val="22"/>
        </w:rPr>
        <w:t>Competition</w:t>
      </w:r>
      <w:r w:rsidR="008B2FE7">
        <w:rPr>
          <w:sz w:val="22"/>
          <w:szCs w:val="22"/>
        </w:rPr>
        <w:t xml:space="preserve"> </w:t>
      </w:r>
      <w:r w:rsidR="000D3131">
        <w:rPr>
          <w:sz w:val="22"/>
          <w:szCs w:val="22"/>
        </w:rPr>
        <w:t>is</w:t>
      </w:r>
      <w:r w:rsidR="007771A7">
        <w:rPr>
          <w:sz w:val="22"/>
          <w:szCs w:val="22"/>
        </w:rPr>
        <w:t xml:space="preserve"> one successional process </w:t>
      </w:r>
      <w:r w:rsidR="008B2FE7">
        <w:rPr>
          <w:sz w:val="22"/>
          <w:szCs w:val="22"/>
        </w:rPr>
        <w:t>that</w:t>
      </w:r>
      <w:r w:rsidR="00B951B6">
        <w:rPr>
          <w:sz w:val="22"/>
          <w:szCs w:val="22"/>
        </w:rPr>
        <w:t xml:space="preserve"> shapes resulting community</w:t>
      </w:r>
    </w:p>
    <w:p w14:paraId="52FCA6DD" w14:textId="0A323C3C" w:rsidR="00161345" w:rsidRDefault="00161345" w:rsidP="00161345">
      <w:pPr>
        <w:pStyle w:val="CommentText"/>
        <w:numPr>
          <w:ilvl w:val="2"/>
          <w:numId w:val="4"/>
        </w:numPr>
        <w:rPr>
          <w:sz w:val="22"/>
          <w:szCs w:val="22"/>
        </w:rPr>
      </w:pPr>
      <w:r>
        <w:rPr>
          <w:sz w:val="22"/>
          <w:szCs w:val="22"/>
        </w:rPr>
        <w:t>Competitive dominance results in key species holding space and defining ecosystem characteristics (</w:t>
      </w:r>
      <w:r w:rsidR="00AD62C0">
        <w:rPr>
          <w:sz w:val="22"/>
          <w:szCs w:val="22"/>
        </w:rPr>
        <w:t>e.g.,</w:t>
      </w:r>
      <w:r>
        <w:rPr>
          <w:sz w:val="22"/>
          <w:szCs w:val="22"/>
        </w:rPr>
        <w:t xml:space="preserve"> forest succession theory, </w:t>
      </w:r>
      <w:r w:rsidR="00AD62C0">
        <w:rPr>
          <w:sz w:val="22"/>
          <w:szCs w:val="22"/>
        </w:rPr>
        <w:t>keystone species</w:t>
      </w:r>
      <w:r w:rsidR="00996C34">
        <w:rPr>
          <w:sz w:val="22"/>
          <w:szCs w:val="22"/>
        </w:rPr>
        <w:t>/functional groups</w:t>
      </w:r>
      <w:r w:rsidR="00AD62C0">
        <w:rPr>
          <w:sz w:val="22"/>
          <w:szCs w:val="22"/>
        </w:rPr>
        <w:t>)</w:t>
      </w:r>
    </w:p>
    <w:p w14:paraId="7B5DAB5E" w14:textId="732CCC77" w:rsidR="00B951B6" w:rsidRDefault="00996C34" w:rsidP="00B951B6">
      <w:pPr>
        <w:pStyle w:val="CommentText"/>
        <w:numPr>
          <w:ilvl w:val="1"/>
          <w:numId w:val="4"/>
        </w:numPr>
        <w:rPr>
          <w:sz w:val="22"/>
          <w:szCs w:val="22"/>
        </w:rPr>
      </w:pPr>
      <w:r>
        <w:rPr>
          <w:sz w:val="22"/>
          <w:szCs w:val="22"/>
        </w:rPr>
        <w:t>Plant</w:t>
      </w:r>
      <w:r w:rsidR="00D10B78">
        <w:rPr>
          <w:sz w:val="22"/>
          <w:szCs w:val="22"/>
        </w:rPr>
        <w:t xml:space="preserve">s </w:t>
      </w:r>
      <w:r w:rsidR="00F82A3C">
        <w:rPr>
          <w:sz w:val="22"/>
          <w:szCs w:val="22"/>
        </w:rPr>
        <w:t>may</w:t>
      </w:r>
      <w:r w:rsidR="000D3131">
        <w:rPr>
          <w:sz w:val="22"/>
          <w:szCs w:val="22"/>
        </w:rPr>
        <w:t xml:space="preserve"> exhibit different competitive advantages through</w:t>
      </w:r>
      <w:r w:rsidR="00AD62C0">
        <w:rPr>
          <w:sz w:val="22"/>
          <w:szCs w:val="22"/>
        </w:rPr>
        <w:t xml:space="preserve"> </w:t>
      </w:r>
      <w:r w:rsidR="00D10B78">
        <w:rPr>
          <w:sz w:val="22"/>
          <w:szCs w:val="22"/>
        </w:rPr>
        <w:t>alternative</w:t>
      </w:r>
      <w:r w:rsidR="00F82A3C">
        <w:rPr>
          <w:sz w:val="22"/>
          <w:szCs w:val="22"/>
        </w:rPr>
        <w:t xml:space="preserve"> reproductive </w:t>
      </w:r>
      <w:r w:rsidR="000D3131">
        <w:rPr>
          <w:sz w:val="22"/>
          <w:szCs w:val="22"/>
        </w:rPr>
        <w:t>strategies</w:t>
      </w:r>
      <w:r w:rsidR="00F82A3C">
        <w:rPr>
          <w:sz w:val="22"/>
          <w:szCs w:val="22"/>
        </w:rPr>
        <w:t xml:space="preserve">, such as clonal reproduction or heavy seed production. </w:t>
      </w:r>
      <w:r w:rsidR="00AE70C1">
        <w:rPr>
          <w:sz w:val="22"/>
          <w:szCs w:val="22"/>
        </w:rPr>
        <w:t>Tradeoffs exist:</w:t>
      </w:r>
      <w:bookmarkStart w:id="0" w:name="_GoBack"/>
      <w:bookmarkEnd w:id="0"/>
    </w:p>
    <w:p w14:paraId="44F89534" w14:textId="30B0660D" w:rsidR="00DD5F57" w:rsidRPr="00DD5F57" w:rsidRDefault="00AE70C1" w:rsidP="00DD5F57">
      <w:pPr>
        <w:pStyle w:val="CommentText"/>
        <w:numPr>
          <w:ilvl w:val="2"/>
          <w:numId w:val="4"/>
        </w:numPr>
        <w:rPr>
          <w:sz w:val="22"/>
          <w:szCs w:val="22"/>
        </w:rPr>
      </w:pPr>
      <w:r>
        <w:rPr>
          <w:sz w:val="22"/>
          <w:szCs w:val="22"/>
        </w:rPr>
        <w:t>O</w:t>
      </w:r>
      <w:r w:rsidR="00F82A3C">
        <w:rPr>
          <w:sz w:val="22"/>
          <w:szCs w:val="22"/>
        </w:rPr>
        <w:t>ne competitive advantage may be at the expense of another</w:t>
      </w:r>
      <w:r w:rsidR="00D10B78">
        <w:rPr>
          <w:sz w:val="22"/>
          <w:szCs w:val="22"/>
        </w:rPr>
        <w:t>, such as</w:t>
      </w:r>
      <w:r w:rsidR="00167A5E">
        <w:rPr>
          <w:sz w:val="22"/>
          <w:szCs w:val="22"/>
        </w:rPr>
        <w:t xml:space="preserve"> strong clonal expansion at expense of seed </w:t>
      </w:r>
      <w:r w:rsidR="00142CA8">
        <w:rPr>
          <w:sz w:val="22"/>
          <w:szCs w:val="22"/>
        </w:rPr>
        <w:t>limitation</w:t>
      </w:r>
      <w:r w:rsidR="00D10B78">
        <w:rPr>
          <w:sz w:val="22"/>
          <w:szCs w:val="22"/>
        </w:rPr>
        <w:t xml:space="preserve"> (</w:t>
      </w:r>
      <w:r w:rsidR="00E677F3">
        <w:rPr>
          <w:sz w:val="22"/>
          <w:szCs w:val="22"/>
        </w:rPr>
        <w:t xml:space="preserve">e.g., sp. like CALY; </w:t>
      </w:r>
      <w:r w:rsidR="00D10B78" w:rsidRPr="00D10B78">
        <w:rPr>
          <w:sz w:val="22"/>
          <w:szCs w:val="22"/>
          <w:highlight w:val="lightGray"/>
        </w:rPr>
        <w:t>CITE</w:t>
      </w:r>
      <w:r w:rsidR="00167A5E">
        <w:rPr>
          <w:sz w:val="22"/>
          <w:szCs w:val="22"/>
        </w:rPr>
        <w:t>)</w:t>
      </w:r>
      <w:r w:rsidR="00DD5F57">
        <w:rPr>
          <w:sz w:val="22"/>
          <w:szCs w:val="22"/>
        </w:rPr>
        <w:t xml:space="preserve">. Or, plants may have </w:t>
      </w:r>
      <w:r w:rsidR="00E677F3">
        <w:rPr>
          <w:sz w:val="22"/>
          <w:szCs w:val="22"/>
        </w:rPr>
        <w:t>equally strong clonal and seed reproductive capability, enabling community dominance (e.g., exotic sp.</w:t>
      </w:r>
      <w:r w:rsidR="003F47E7">
        <w:rPr>
          <w:sz w:val="22"/>
          <w:szCs w:val="22"/>
        </w:rPr>
        <w:t>;</w:t>
      </w:r>
      <w:r w:rsidR="00E677F3">
        <w:rPr>
          <w:sz w:val="22"/>
          <w:szCs w:val="22"/>
        </w:rPr>
        <w:t xml:space="preserve"> </w:t>
      </w:r>
      <w:r w:rsidR="00E677F3" w:rsidRPr="00E677F3">
        <w:rPr>
          <w:sz w:val="22"/>
          <w:szCs w:val="22"/>
          <w:highlight w:val="lightGray"/>
        </w:rPr>
        <w:t>CITE</w:t>
      </w:r>
      <w:r w:rsidR="00E677F3">
        <w:rPr>
          <w:sz w:val="22"/>
          <w:szCs w:val="22"/>
        </w:rPr>
        <w:t xml:space="preserve">). </w:t>
      </w:r>
    </w:p>
    <w:p w14:paraId="48D04C87" w14:textId="1612B016" w:rsidR="00BD3D92" w:rsidRDefault="003F47E7" w:rsidP="00F82A3C">
      <w:pPr>
        <w:pStyle w:val="CommentText"/>
        <w:numPr>
          <w:ilvl w:val="2"/>
          <w:numId w:val="4"/>
        </w:numPr>
        <w:rPr>
          <w:sz w:val="22"/>
          <w:szCs w:val="22"/>
        </w:rPr>
      </w:pPr>
      <w:r>
        <w:rPr>
          <w:sz w:val="22"/>
          <w:szCs w:val="22"/>
        </w:rPr>
        <w:t xml:space="preserve">Species presence or introduction (succession) may be enhanced or negatively affected by </w:t>
      </w:r>
      <w:r w:rsidR="008D2F77">
        <w:rPr>
          <w:sz w:val="22"/>
          <w:szCs w:val="22"/>
        </w:rPr>
        <w:t>parent plant: seed bank linkages and feedbacks (</w:t>
      </w:r>
      <w:r w:rsidR="008D2F77" w:rsidRPr="008D2F77">
        <w:rPr>
          <w:sz w:val="22"/>
          <w:szCs w:val="22"/>
          <w:highlight w:val="lightGray"/>
        </w:rPr>
        <w:t>CITE</w:t>
      </w:r>
      <w:r w:rsidR="008D2F77">
        <w:rPr>
          <w:sz w:val="22"/>
          <w:szCs w:val="22"/>
        </w:rPr>
        <w:t xml:space="preserve">). </w:t>
      </w:r>
    </w:p>
    <w:p w14:paraId="18582FE6" w14:textId="0A5FAFDD" w:rsidR="00BD3D92" w:rsidRDefault="008D2F77" w:rsidP="00BD3D92">
      <w:pPr>
        <w:pStyle w:val="CommentText"/>
        <w:numPr>
          <w:ilvl w:val="3"/>
          <w:numId w:val="4"/>
        </w:numPr>
        <w:rPr>
          <w:sz w:val="22"/>
          <w:szCs w:val="22"/>
        </w:rPr>
      </w:pPr>
      <w:r>
        <w:rPr>
          <w:sz w:val="22"/>
          <w:szCs w:val="22"/>
        </w:rPr>
        <w:t>Drivers of similarity between</w:t>
      </w:r>
      <w:r w:rsidR="00BD3D92">
        <w:rPr>
          <w:sz w:val="22"/>
          <w:szCs w:val="22"/>
        </w:rPr>
        <w:t xml:space="preserve"> seed bank</w:t>
      </w:r>
      <w:r>
        <w:rPr>
          <w:sz w:val="22"/>
          <w:szCs w:val="22"/>
        </w:rPr>
        <w:t>s</w:t>
      </w:r>
      <w:r w:rsidR="00BD3D92">
        <w:rPr>
          <w:sz w:val="22"/>
          <w:szCs w:val="22"/>
        </w:rPr>
        <w:t xml:space="preserve"> </w:t>
      </w:r>
      <w:r>
        <w:rPr>
          <w:sz w:val="22"/>
          <w:szCs w:val="22"/>
        </w:rPr>
        <w:t>and</w:t>
      </w:r>
      <w:r w:rsidR="00BD3D92">
        <w:rPr>
          <w:sz w:val="22"/>
          <w:szCs w:val="22"/>
        </w:rPr>
        <w:t xml:space="preserve"> above-ground vegetation. </w:t>
      </w:r>
    </w:p>
    <w:p w14:paraId="482F0076" w14:textId="05E52B12" w:rsidR="007D1234" w:rsidRDefault="007D1234" w:rsidP="007D1234">
      <w:pPr>
        <w:pStyle w:val="CommentText"/>
        <w:numPr>
          <w:ilvl w:val="4"/>
          <w:numId w:val="4"/>
        </w:numPr>
        <w:rPr>
          <w:sz w:val="22"/>
          <w:szCs w:val="22"/>
        </w:rPr>
      </w:pPr>
      <w:commentRangeStart w:id="1"/>
      <w:r>
        <w:rPr>
          <w:sz w:val="22"/>
          <w:szCs w:val="22"/>
        </w:rPr>
        <w:t xml:space="preserve">Dissimilarity increases </w:t>
      </w:r>
      <w:commentRangeEnd w:id="1"/>
      <w:r w:rsidR="00F44073">
        <w:rPr>
          <w:rStyle w:val="CommentReference"/>
        </w:rPr>
        <w:commentReference w:id="1"/>
      </w:r>
      <w:r>
        <w:rPr>
          <w:sz w:val="22"/>
          <w:szCs w:val="22"/>
        </w:rPr>
        <w:t xml:space="preserve">with </w:t>
      </w:r>
      <w:r w:rsidR="0083125B">
        <w:rPr>
          <w:sz w:val="22"/>
          <w:szCs w:val="22"/>
        </w:rPr>
        <w:t xml:space="preserve">greater time since disturbance in wetlands </w:t>
      </w:r>
      <w:r w:rsidR="0083125B">
        <w:rPr>
          <w:sz w:val="22"/>
          <w:szCs w:val="22"/>
        </w:rPr>
        <w:fldChar w:fldCharType="begin"/>
      </w:r>
      <w:r w:rsidR="0083125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83125B">
        <w:rPr>
          <w:sz w:val="22"/>
          <w:szCs w:val="22"/>
        </w:rPr>
        <w:fldChar w:fldCharType="separate"/>
      </w:r>
      <w:r w:rsidR="0083125B" w:rsidRPr="0083125B">
        <w:rPr>
          <w:rFonts w:ascii="Calibri" w:hAnsi="Calibri" w:cs="Calibri"/>
          <w:sz w:val="22"/>
        </w:rPr>
        <w:t>(Hopfensperger, 2007)</w:t>
      </w:r>
      <w:r w:rsidR="0083125B">
        <w:rPr>
          <w:sz w:val="22"/>
          <w:szCs w:val="22"/>
        </w:rPr>
        <w:fldChar w:fldCharType="end"/>
      </w:r>
    </w:p>
    <w:p w14:paraId="6462AA95" w14:textId="014A1256" w:rsidR="00BD3D92" w:rsidRPr="008B2FE7" w:rsidRDefault="008B2FE7" w:rsidP="00871076">
      <w:pPr>
        <w:pStyle w:val="CommentText"/>
        <w:numPr>
          <w:ilvl w:val="4"/>
          <w:numId w:val="4"/>
        </w:numPr>
        <w:rPr>
          <w:sz w:val="22"/>
          <w:szCs w:val="22"/>
        </w:rPr>
      </w:pPr>
      <w:r>
        <w:rPr>
          <w:sz w:val="22"/>
          <w:szCs w:val="22"/>
        </w:rPr>
        <w:t>L</w:t>
      </w:r>
      <w:r w:rsidR="00506586">
        <w:rPr>
          <w:sz w:val="22"/>
          <w:szCs w:val="22"/>
        </w:rPr>
        <w:t xml:space="preserve">ocal </w:t>
      </w:r>
      <w:r>
        <w:rPr>
          <w:sz w:val="22"/>
          <w:szCs w:val="22"/>
        </w:rPr>
        <w:t xml:space="preserve">seed </w:t>
      </w:r>
      <w:r w:rsidR="00506586">
        <w:rPr>
          <w:sz w:val="22"/>
          <w:szCs w:val="22"/>
        </w:rPr>
        <w:t>dispersal more likely, although vectors such as wind &amp; water dispersal can carry seeds</w:t>
      </w:r>
      <w:r w:rsidR="00400132">
        <w:rPr>
          <w:sz w:val="22"/>
          <w:szCs w:val="22"/>
        </w:rPr>
        <w:t xml:space="preserve"> to colonize new sites. </w:t>
      </w:r>
    </w:p>
    <w:p w14:paraId="68A9B08B" w14:textId="2F57D033" w:rsidR="004A191E" w:rsidRDefault="0004138A" w:rsidP="00167A5E">
      <w:pPr>
        <w:pStyle w:val="CommentText"/>
        <w:numPr>
          <w:ilvl w:val="1"/>
          <w:numId w:val="4"/>
        </w:numPr>
        <w:rPr>
          <w:sz w:val="22"/>
          <w:szCs w:val="22"/>
        </w:rPr>
      </w:pPr>
      <w:r>
        <w:rPr>
          <w:sz w:val="22"/>
          <w:szCs w:val="22"/>
        </w:rPr>
        <w:t>Should one competitive strategy (seed or clonal) be removed from the population during disturbance</w:t>
      </w:r>
      <w:r w:rsidR="004A191E">
        <w:rPr>
          <w:sz w:val="22"/>
          <w:szCs w:val="22"/>
        </w:rPr>
        <w:t xml:space="preserve">, then recovery </w:t>
      </w:r>
      <w:r w:rsidR="00820EAF">
        <w:rPr>
          <w:sz w:val="22"/>
          <w:szCs w:val="22"/>
        </w:rPr>
        <w:t xml:space="preserve">via </w:t>
      </w:r>
      <w:r w:rsidR="004A191E">
        <w:rPr>
          <w:sz w:val="22"/>
          <w:szCs w:val="22"/>
        </w:rPr>
        <w:t>succession would be</w:t>
      </w:r>
      <w:r w:rsidR="002028D5">
        <w:rPr>
          <w:sz w:val="22"/>
          <w:szCs w:val="22"/>
        </w:rPr>
        <w:t xml:space="preserve"> influenced by the relative competitive strength of remaining propagative material. </w:t>
      </w:r>
      <w:r w:rsidR="004A191E">
        <w:rPr>
          <w:sz w:val="22"/>
          <w:szCs w:val="22"/>
        </w:rPr>
        <w:t xml:space="preserve"> </w:t>
      </w:r>
      <w:r w:rsidR="002028D5">
        <w:rPr>
          <w:sz w:val="22"/>
          <w:szCs w:val="22"/>
        </w:rPr>
        <w:t xml:space="preserve">Successional outcomes may vary depending on the </w:t>
      </w:r>
      <w:r w:rsidR="00485348">
        <w:rPr>
          <w:sz w:val="22"/>
          <w:szCs w:val="22"/>
        </w:rPr>
        <w:t xml:space="preserve">composition of the available propagative sources. </w:t>
      </w:r>
    </w:p>
    <w:p w14:paraId="327B2AD9" w14:textId="77777777" w:rsidR="009B3EFB" w:rsidRDefault="004A191E" w:rsidP="009B3EFB">
      <w:pPr>
        <w:pStyle w:val="CommentText"/>
        <w:numPr>
          <w:ilvl w:val="2"/>
          <w:numId w:val="4"/>
        </w:numPr>
        <w:rPr>
          <w:sz w:val="22"/>
          <w:szCs w:val="22"/>
        </w:rPr>
      </w:pPr>
      <w:r w:rsidRPr="004A191E">
        <w:rPr>
          <w:sz w:val="22"/>
          <w:szCs w:val="22"/>
        </w:rPr>
        <w:t>For example, if clonally propagative parts were removed form habitat, recovery would be obligated to reproduce by seed (or other dispersed propagules)</w:t>
      </w:r>
      <w:r w:rsidR="00A842C0">
        <w:rPr>
          <w:sz w:val="22"/>
          <w:szCs w:val="22"/>
        </w:rPr>
        <w:t xml:space="preserve">; OR, successional </w:t>
      </w:r>
      <w:r w:rsidR="009B3EFB">
        <w:rPr>
          <w:sz w:val="22"/>
          <w:szCs w:val="22"/>
        </w:rPr>
        <w:t>outcomes may be affected by the relative rate of recovery by alternative reproductive strategies. E.g., competitive seeds could take over faster than clonal regrowth from adjacent patches</w:t>
      </w:r>
      <w:r w:rsidRPr="004A191E">
        <w:rPr>
          <w:sz w:val="22"/>
          <w:szCs w:val="22"/>
        </w:rPr>
        <w:t>.</w:t>
      </w:r>
    </w:p>
    <w:p w14:paraId="277A3902" w14:textId="3A27870C" w:rsidR="00AE70C1" w:rsidRPr="009B3EFB" w:rsidRDefault="009B3EFB" w:rsidP="009B3EFB">
      <w:pPr>
        <w:pStyle w:val="CommentText"/>
        <w:numPr>
          <w:ilvl w:val="2"/>
          <w:numId w:val="4"/>
        </w:numPr>
        <w:rPr>
          <w:sz w:val="22"/>
          <w:szCs w:val="22"/>
        </w:rPr>
      </w:pPr>
      <w:r w:rsidRPr="009B3EFB">
        <w:rPr>
          <w:sz w:val="22"/>
          <w:szCs w:val="22"/>
        </w:rPr>
        <w:t>Recovery from seed</w:t>
      </w:r>
      <w:r w:rsidR="004A191E" w:rsidRPr="009B3EFB">
        <w:rPr>
          <w:sz w:val="22"/>
          <w:szCs w:val="22"/>
        </w:rPr>
        <w:t xml:space="preserve"> r</w:t>
      </w:r>
      <w:r w:rsidR="00AE70C1" w:rsidRPr="009B3EFB">
        <w:rPr>
          <w:sz w:val="22"/>
          <w:szCs w:val="22"/>
        </w:rPr>
        <w:t xml:space="preserve">equires </w:t>
      </w:r>
      <w:r w:rsidR="004A191E" w:rsidRPr="009B3EFB">
        <w:rPr>
          <w:sz w:val="22"/>
          <w:szCs w:val="22"/>
        </w:rPr>
        <w:t xml:space="preserve">the propagule </w:t>
      </w:r>
      <w:r w:rsidR="006D09AE" w:rsidRPr="009B3EFB">
        <w:rPr>
          <w:sz w:val="22"/>
          <w:szCs w:val="22"/>
        </w:rPr>
        <w:t>to be dispersed from another population, and for those propagules to b</w:t>
      </w:r>
      <w:r w:rsidR="00167A5E" w:rsidRPr="009B3EFB">
        <w:rPr>
          <w:sz w:val="22"/>
          <w:szCs w:val="22"/>
        </w:rPr>
        <w:t xml:space="preserve">e retained </w:t>
      </w:r>
      <w:r w:rsidR="00AE70C1" w:rsidRPr="009B3EFB">
        <w:rPr>
          <w:sz w:val="22"/>
          <w:szCs w:val="22"/>
        </w:rPr>
        <w:t>in</w:t>
      </w:r>
      <w:r w:rsidR="006D09AE" w:rsidRPr="009B3EFB">
        <w:rPr>
          <w:sz w:val="22"/>
          <w:szCs w:val="22"/>
        </w:rPr>
        <w:t xml:space="preserve"> the</w:t>
      </w:r>
      <w:r w:rsidR="00AE70C1" w:rsidRPr="009B3EFB">
        <w:rPr>
          <w:sz w:val="22"/>
          <w:szCs w:val="22"/>
        </w:rPr>
        <w:t xml:space="preserve"> site to be available during succession. </w:t>
      </w:r>
    </w:p>
    <w:p w14:paraId="36E5C62D" w14:textId="42AC15A8" w:rsidR="00071711" w:rsidRPr="001B15C3" w:rsidRDefault="001F54B5" w:rsidP="00A563CE">
      <w:pPr>
        <w:pStyle w:val="CommentText"/>
        <w:numPr>
          <w:ilvl w:val="0"/>
          <w:numId w:val="4"/>
        </w:numPr>
        <w:rPr>
          <w:sz w:val="22"/>
          <w:szCs w:val="22"/>
        </w:rPr>
      </w:pPr>
      <w:r>
        <w:rPr>
          <w:sz w:val="22"/>
          <w:szCs w:val="22"/>
        </w:rPr>
        <w:t>Ecosystem capacity for recovery via succession following disturbance, and g</w:t>
      </w:r>
      <w:r w:rsidR="00A563CE" w:rsidRPr="001B15C3">
        <w:rPr>
          <w:sz w:val="22"/>
          <w:szCs w:val="22"/>
        </w:rPr>
        <w:t xml:space="preserve">razing </w:t>
      </w:r>
      <w:r w:rsidR="00071711" w:rsidRPr="001B15C3">
        <w:rPr>
          <w:sz w:val="22"/>
          <w:szCs w:val="22"/>
        </w:rPr>
        <w:t xml:space="preserve">as a form of natural </w:t>
      </w:r>
      <w:r w:rsidR="00A563CE" w:rsidRPr="001B15C3">
        <w:rPr>
          <w:sz w:val="22"/>
          <w:szCs w:val="22"/>
        </w:rPr>
        <w:t>disturbanc</w:t>
      </w:r>
      <w:r>
        <w:rPr>
          <w:sz w:val="22"/>
          <w:szCs w:val="22"/>
        </w:rPr>
        <w:t>e</w:t>
      </w:r>
    </w:p>
    <w:p w14:paraId="3697E724" w14:textId="30E486C2" w:rsidR="008465BB" w:rsidRDefault="00BC52D5" w:rsidP="001B15C3">
      <w:pPr>
        <w:pStyle w:val="CommentText"/>
        <w:numPr>
          <w:ilvl w:val="1"/>
          <w:numId w:val="4"/>
        </w:numPr>
        <w:rPr>
          <w:sz w:val="22"/>
          <w:szCs w:val="22"/>
        </w:rPr>
      </w:pPr>
      <w:r>
        <w:rPr>
          <w:sz w:val="22"/>
          <w:szCs w:val="22"/>
        </w:rPr>
        <w:t xml:space="preserve">Define </w:t>
      </w:r>
      <w:r w:rsidR="005A23C1">
        <w:rPr>
          <w:sz w:val="22"/>
          <w:szCs w:val="22"/>
        </w:rPr>
        <w:t xml:space="preserve">resilience </w:t>
      </w:r>
      <w:r>
        <w:rPr>
          <w:sz w:val="22"/>
          <w:szCs w:val="22"/>
        </w:rPr>
        <w:t>broadly as</w:t>
      </w:r>
      <w:r w:rsidR="005A23C1">
        <w:rPr>
          <w:sz w:val="22"/>
          <w:szCs w:val="22"/>
        </w:rPr>
        <w:t xml:space="preserve"> communities</w:t>
      </w:r>
      <w:r>
        <w:rPr>
          <w:sz w:val="22"/>
          <w:szCs w:val="22"/>
        </w:rPr>
        <w:t xml:space="preserve">’ </w:t>
      </w:r>
      <w:r w:rsidR="005A23C1">
        <w:rPr>
          <w:sz w:val="22"/>
          <w:szCs w:val="22"/>
        </w:rPr>
        <w:t>ability to recover following disturbance. In vegetation communities, seed/clonal strategies help post-disturbance recovery</w:t>
      </w:r>
      <w:r w:rsidR="004166A3">
        <w:rPr>
          <w:sz w:val="22"/>
          <w:szCs w:val="22"/>
        </w:rPr>
        <w:t>.</w:t>
      </w:r>
    </w:p>
    <w:p w14:paraId="68A6D6BB" w14:textId="77777777" w:rsidR="00852E1A" w:rsidRDefault="000026FC" w:rsidP="000026FC">
      <w:r w:rsidRPr="002843EA">
        <w:t>Disturbance intensity and duration can push a habitat beyond its ca</w:t>
      </w:r>
      <w:r>
        <w:t xml:space="preserve">pacity for recovery. One measure of resilience may be to assess whether the habitat returns to a pre-disturbance state following the removal of the disturbance agent. </w:t>
      </w:r>
      <w:r>
        <w:fldChar w:fldCharType="begin"/>
      </w:r>
      <w: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fldChar w:fldCharType="separate"/>
      </w:r>
      <w:r w:rsidRPr="000026FC">
        <w:rPr>
          <w:rFonts w:ascii="Calibri" w:hAnsi="Calibri" w:cs="Calibri"/>
        </w:rPr>
        <w:t>(Standish et al., 2014)</w:t>
      </w:r>
      <w:r>
        <w:fldChar w:fldCharType="end"/>
      </w:r>
      <w:r w:rsidR="004C6B4E">
        <w:t xml:space="preserve"> </w:t>
      </w:r>
    </w:p>
    <w:p w14:paraId="376E6589" w14:textId="65C29328" w:rsidR="000026FC" w:rsidRDefault="006D3418" w:rsidP="006F424F">
      <w:pPr>
        <w:pStyle w:val="ListParagraph"/>
        <w:numPr>
          <w:ilvl w:val="1"/>
          <w:numId w:val="4"/>
        </w:numPr>
      </w:pPr>
      <w:r w:rsidRPr="006F424F">
        <w:lastRenderedPageBreak/>
        <w:t>Some ecosystems experience regular disturbance, which may be environmental (</w:t>
      </w:r>
      <w:r w:rsidR="006F424F" w:rsidRPr="006F424F">
        <w:t xml:space="preserve">estuaries), or from biotic interactions (grazing). </w:t>
      </w:r>
      <w:r w:rsidR="006F424F">
        <w:t xml:space="preserve">Either of these can </w:t>
      </w:r>
      <w:r w:rsidR="00617608" w:rsidRPr="00617608">
        <w:t>under some conditions promotes diversity/resilience/productivity (</w:t>
      </w:r>
      <w:r w:rsidR="00617608" w:rsidRPr="009035DA">
        <w:rPr>
          <w:highlight w:val="lightGray"/>
        </w:rPr>
        <w:t>CITE</w:t>
      </w:r>
      <w:r w:rsidR="00617608" w:rsidRPr="00617608">
        <w:t xml:space="preserve">).  </w:t>
      </w:r>
      <w:r w:rsidRPr="006F424F">
        <w:t>H</w:t>
      </w:r>
      <w:r w:rsidR="00E80B73" w:rsidRPr="006F424F">
        <w:t>owever</w:t>
      </w:r>
      <w:r w:rsidRPr="006F424F">
        <w:t>,</w:t>
      </w:r>
      <w:r w:rsidR="00E80B73" w:rsidRPr="006F424F">
        <w:t xml:space="preserve"> if disturbance is persistent or return intervals exceed </w:t>
      </w:r>
      <w:r w:rsidR="00E87F5C" w:rsidRPr="006F424F">
        <w:t>recovery time</w:t>
      </w:r>
      <w:r w:rsidR="00967EC8">
        <w:t>, ecosystem shifts to alternate compositional or functional states</w:t>
      </w:r>
      <w:r w:rsidR="009035DA">
        <w:t xml:space="preserve"> (</w:t>
      </w:r>
      <w:r w:rsidR="009035DA" w:rsidRPr="009035DA">
        <w:rPr>
          <w:highlight w:val="lightGray"/>
        </w:rPr>
        <w:t>CITE</w:t>
      </w:r>
      <w:r w:rsidR="009035DA">
        <w:t>)</w:t>
      </w:r>
      <w:r w:rsidR="00967EC8">
        <w:t xml:space="preserve">. </w:t>
      </w:r>
      <w:r w:rsidR="00E87F5C" w:rsidRPr="006F424F">
        <w:t xml:space="preserve"> </w:t>
      </w:r>
    </w:p>
    <w:p w14:paraId="615D11C4" w14:textId="2E1DEBB9" w:rsidR="004F5415" w:rsidRPr="001B15C3" w:rsidRDefault="00F620DD" w:rsidP="004F5415">
      <w:pPr>
        <w:pStyle w:val="CommentText"/>
        <w:numPr>
          <w:ilvl w:val="1"/>
          <w:numId w:val="4"/>
        </w:numPr>
        <w:rPr>
          <w:sz w:val="22"/>
          <w:szCs w:val="22"/>
        </w:rPr>
      </w:pPr>
      <w:r>
        <w:rPr>
          <w:sz w:val="22"/>
          <w:szCs w:val="22"/>
        </w:rPr>
        <w:t>Overstress, such as through overgrazing,</w:t>
      </w:r>
      <w:r w:rsidR="004F5415">
        <w:rPr>
          <w:sz w:val="22"/>
          <w:szCs w:val="22"/>
        </w:rPr>
        <w:t xml:space="preserve"> would lead to reduced capacity for recovery</w:t>
      </w:r>
      <w:r w:rsidR="000026FC">
        <w:rPr>
          <w:sz w:val="22"/>
          <w:szCs w:val="22"/>
        </w:rPr>
        <w:t xml:space="preserve">. In the absence of predators, over-abundant populations </w:t>
      </w:r>
      <w:r w:rsidR="008177D0">
        <w:rPr>
          <w:sz w:val="22"/>
          <w:szCs w:val="22"/>
        </w:rPr>
        <w:t>must be excluded to allow passive recovery (</w:t>
      </w:r>
      <w:r w:rsidR="008177D0" w:rsidRPr="009035DA">
        <w:rPr>
          <w:sz w:val="22"/>
          <w:szCs w:val="22"/>
          <w:highlight w:val="lightGray"/>
        </w:rPr>
        <w:t>cite</w:t>
      </w:r>
      <w:r w:rsidR="008177D0">
        <w:rPr>
          <w:sz w:val="22"/>
          <w:szCs w:val="22"/>
        </w:rPr>
        <w:t xml:space="preserve"> examples from forestry/ag/riparian lit). </w:t>
      </w:r>
    </w:p>
    <w:p w14:paraId="29B8E41E" w14:textId="12E57A72" w:rsidR="00BA1536" w:rsidRDefault="004F5415" w:rsidP="00C772C6">
      <w:pPr>
        <w:pStyle w:val="CommentText"/>
        <w:rPr>
          <w:sz w:val="22"/>
          <w:szCs w:val="22"/>
        </w:rPr>
      </w:pPr>
      <w:r w:rsidRPr="0049570B">
        <w:rPr>
          <w:sz w:val="22"/>
          <w:szCs w:val="22"/>
        </w:rPr>
        <w:t xml:space="preserve">The Green World Hypothesis </w:t>
      </w:r>
      <w:r w:rsidRPr="0049570B">
        <w:rPr>
          <w:sz w:val="22"/>
          <w:szCs w:val="22"/>
        </w:rPr>
        <w:fldChar w:fldCharType="begin"/>
      </w:r>
      <w:r w:rsidRPr="0049570B">
        <w:rPr>
          <w:sz w:val="22"/>
          <w:szCs w:val="22"/>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49570B">
        <w:rPr>
          <w:sz w:val="22"/>
          <w:szCs w:val="22"/>
        </w:rPr>
        <w:fldChar w:fldCharType="separate"/>
      </w:r>
      <w:r w:rsidRPr="0049570B">
        <w:rPr>
          <w:rFonts w:ascii="Calibri" w:hAnsi="Calibri" w:cs="Calibri"/>
          <w:sz w:val="22"/>
        </w:rPr>
        <w:t>(Hairston, Smith, &amp; Slobodkin, 1960)</w:t>
      </w:r>
      <w:r w:rsidRPr="0049570B">
        <w:rPr>
          <w:sz w:val="22"/>
          <w:szCs w:val="22"/>
        </w:rPr>
        <w:fldChar w:fldCharType="end"/>
      </w:r>
      <w:r w:rsidRPr="0049570B">
        <w:rPr>
          <w:sz w:val="22"/>
          <w:szCs w:val="22"/>
        </w:rPr>
        <w:t xml:space="preserve"> would posit that grazing pressure must be released as predators should take advantage of herbivore populations. However, if grazers are not limited by predation, then grazing p</w:t>
      </w:r>
      <w:r w:rsidRPr="008177D0">
        <w:rPr>
          <w:sz w:val="22"/>
          <w:szCs w:val="22"/>
        </w:rPr>
        <w:t xml:space="preserve">ressure can alter site ecology and thus limit the capacity of the habitat to recover </w:t>
      </w:r>
      <w:r w:rsidRPr="008177D0">
        <w:rPr>
          <w:sz w:val="22"/>
          <w:szCs w:val="22"/>
        </w:rPr>
        <w:fldChar w:fldCharType="begin"/>
      </w:r>
      <w:r w:rsidRPr="008177D0">
        <w:rPr>
          <w:sz w:val="22"/>
          <w:szCs w:val="22"/>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8177D0">
        <w:rPr>
          <w:sz w:val="22"/>
          <w:szCs w:val="22"/>
        </w:rPr>
        <w:fldChar w:fldCharType="separate"/>
      </w:r>
      <w:r w:rsidRPr="008177D0">
        <w:rPr>
          <w:rFonts w:ascii="Calibri" w:hAnsi="Calibri" w:cs="Calibri"/>
          <w:sz w:val="22"/>
          <w:szCs w:val="22"/>
        </w:rPr>
        <w:t>(Srivastava &amp; Jefferies, 1996)</w:t>
      </w:r>
      <w:r w:rsidRPr="008177D0">
        <w:rPr>
          <w:sz w:val="22"/>
          <w:szCs w:val="22"/>
        </w:rPr>
        <w:fldChar w:fldCharType="end"/>
      </w:r>
      <w:r w:rsidRPr="008177D0">
        <w:rPr>
          <w:sz w:val="22"/>
          <w:szCs w:val="22"/>
        </w:rPr>
        <w:t xml:space="preserve">. </w:t>
      </w:r>
    </w:p>
    <w:p w14:paraId="202BA39C" w14:textId="550E895F" w:rsidR="001F402A" w:rsidRPr="008177D0" w:rsidRDefault="00FF363E" w:rsidP="001F402A">
      <w:pPr>
        <w:pStyle w:val="CommentText"/>
        <w:numPr>
          <w:ilvl w:val="1"/>
          <w:numId w:val="4"/>
        </w:numPr>
        <w:rPr>
          <w:sz w:val="22"/>
          <w:szCs w:val="22"/>
        </w:rPr>
      </w:pPr>
      <w:r>
        <w:rPr>
          <w:sz w:val="22"/>
          <w:szCs w:val="22"/>
        </w:rPr>
        <w:t>Interactions of different disturbance sources – some ecosystems</w:t>
      </w:r>
      <w:r w:rsidR="00320CAC">
        <w:rPr>
          <w:sz w:val="22"/>
          <w:szCs w:val="22"/>
        </w:rPr>
        <w:t xml:space="preserve"> may be highly adapted to</w:t>
      </w:r>
      <w:r w:rsidR="00BA1536">
        <w:rPr>
          <w:sz w:val="22"/>
          <w:szCs w:val="22"/>
        </w:rPr>
        <w:t xml:space="preserve"> strong</w:t>
      </w:r>
      <w:r w:rsidR="00320CAC">
        <w:rPr>
          <w:sz w:val="22"/>
          <w:szCs w:val="22"/>
        </w:rPr>
        <w:t xml:space="preserve"> disturbance if they experience </w:t>
      </w:r>
      <w:r w:rsidR="00BA1536">
        <w:rPr>
          <w:sz w:val="22"/>
          <w:szCs w:val="22"/>
        </w:rPr>
        <w:t xml:space="preserve">disturbance of varying degrees regularly. </w:t>
      </w:r>
    </w:p>
    <w:p w14:paraId="0B833AB4" w14:textId="76236955" w:rsidR="00834851" w:rsidRDefault="00C24B46" w:rsidP="00290098">
      <w:pPr>
        <w:pStyle w:val="CommentText"/>
        <w:numPr>
          <w:ilvl w:val="0"/>
          <w:numId w:val="4"/>
        </w:numPr>
        <w:rPr>
          <w:sz w:val="22"/>
          <w:szCs w:val="22"/>
        </w:rPr>
      </w:pPr>
      <w:r>
        <w:rPr>
          <w:sz w:val="22"/>
          <w:szCs w:val="22"/>
        </w:rPr>
        <w:t xml:space="preserve">Estuaries, and </w:t>
      </w:r>
      <w:r w:rsidR="003419FF">
        <w:rPr>
          <w:sz w:val="22"/>
          <w:szCs w:val="22"/>
        </w:rPr>
        <w:t xml:space="preserve">overgrazing </w:t>
      </w:r>
      <w:r w:rsidR="00653231">
        <w:rPr>
          <w:sz w:val="22"/>
          <w:szCs w:val="22"/>
        </w:rPr>
        <w:t>study</w:t>
      </w:r>
      <w:r w:rsidR="00A563CE" w:rsidRPr="00290098">
        <w:rPr>
          <w:sz w:val="22"/>
          <w:szCs w:val="22"/>
        </w:rPr>
        <w:t xml:space="preserve"> context </w:t>
      </w:r>
    </w:p>
    <w:p w14:paraId="30132BAA" w14:textId="6D3CB4B5" w:rsidR="00290098" w:rsidRPr="00834851" w:rsidRDefault="007F5791" w:rsidP="00834851">
      <w:r>
        <w:t>E</w:t>
      </w:r>
      <w:r w:rsidR="00834851">
        <w:t xml:space="preserve">stuaries </w:t>
      </w:r>
      <w:r>
        <w:t>are</w:t>
      </w:r>
      <w:r w:rsidR="00834851">
        <w:t xml:space="preserve"> ecosystems where varying degrees of natural disturbance are experienced in daily tides, seasonal storms, or over longer geomorphic timescales and processes such as marsh accretion, erosion, or subsidence </w:t>
      </w:r>
      <w:r w:rsidR="00834851">
        <w:fldChar w:fldCharType="begin"/>
      </w:r>
      <w:r w:rsidR="00834851">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fldChar w:fldCharType="separate"/>
      </w:r>
      <w:r w:rsidR="00834851" w:rsidRPr="00834851">
        <w:rPr>
          <w:rFonts w:ascii="Calibri" w:hAnsi="Calibri" w:cs="Calibri"/>
        </w:rPr>
        <w:t>(Pasternack, 2009)</w:t>
      </w:r>
      <w:r w:rsidR="00834851">
        <w:fldChar w:fldCharType="end"/>
      </w:r>
      <w:r w:rsidR="00834851">
        <w:t xml:space="preserve">. </w:t>
      </w:r>
      <w:r w:rsidR="00A563CE" w:rsidRPr="00834851">
        <w:t xml:space="preserve"> </w:t>
      </w:r>
      <w:r w:rsidR="00E8243D">
        <w:t>Estuaries a</w:t>
      </w:r>
      <w:r w:rsidR="00086FA0">
        <w:t>round the Salish Sea along the Pacific northwest coast of North America</w:t>
      </w:r>
      <w:r w:rsidR="00E8243D">
        <w:t xml:space="preserve"> </w:t>
      </w:r>
      <w:r>
        <w:t xml:space="preserve">may be spatially </w:t>
      </w:r>
      <w:r w:rsidR="00086FA0">
        <w:t>constrained by geography</w:t>
      </w:r>
      <w:r>
        <w:t>,</w:t>
      </w:r>
      <w:r w:rsidR="00E8243D">
        <w:t xml:space="preserve"> and</w:t>
      </w:r>
      <w:r>
        <w:t xml:space="preserve"> are often</w:t>
      </w:r>
      <w:r w:rsidR="00086FA0">
        <w:t xml:space="preserve"> </w:t>
      </w:r>
      <w:r w:rsidR="00E8243D">
        <w:t>heavily impacted by human infrastructure</w:t>
      </w:r>
      <w:r>
        <w:t xml:space="preserve"> (</w:t>
      </w:r>
      <w:r w:rsidRPr="007F5791">
        <w:rPr>
          <w:highlight w:val="lightGray"/>
        </w:rPr>
        <w:t>CITE</w:t>
      </w:r>
      <w:r>
        <w:t>)</w:t>
      </w:r>
      <w:r w:rsidR="00FC6CB5">
        <w:t xml:space="preserve">. </w:t>
      </w:r>
      <w:r w:rsidR="002B07A0">
        <w:t>However, t</w:t>
      </w:r>
      <w:r w:rsidR="00FC6CB5">
        <w:t xml:space="preserve">heir </w:t>
      </w:r>
      <w:r w:rsidR="00E8243D">
        <w:t xml:space="preserve">immense </w:t>
      </w:r>
      <w:r w:rsidR="002B07A0">
        <w:t xml:space="preserve">habitat </w:t>
      </w:r>
      <w:r w:rsidR="00E8243D">
        <w:t>value to marine species such as salmonids and shorebirds</w:t>
      </w:r>
      <w:r w:rsidR="00FC6CB5">
        <w:t xml:space="preserve"> is reflected in federal and international efforts for conservation and restoration</w:t>
      </w:r>
      <w:r w:rsidR="00E8243D">
        <w:t xml:space="preserve"> (</w:t>
      </w:r>
      <w:r w:rsidR="00E8243D" w:rsidRPr="00E8243D">
        <w:rPr>
          <w:highlight w:val="lightGray"/>
        </w:rPr>
        <w:t>CITE</w:t>
      </w:r>
      <w:r w:rsidR="00E8243D">
        <w:t xml:space="preserve">). </w:t>
      </w:r>
    </w:p>
    <w:p w14:paraId="63A9438D" w14:textId="331EC019" w:rsidR="003A4806" w:rsidRDefault="00FC6CB5" w:rsidP="00290098">
      <w:pPr>
        <w:pStyle w:val="CommentText"/>
        <w:numPr>
          <w:ilvl w:val="1"/>
          <w:numId w:val="4"/>
        </w:numPr>
        <w:rPr>
          <w:sz w:val="22"/>
          <w:szCs w:val="22"/>
        </w:rPr>
      </w:pPr>
      <w:r>
        <w:rPr>
          <w:sz w:val="22"/>
          <w:szCs w:val="22"/>
        </w:rPr>
        <w:t xml:space="preserve">In this region, the </w:t>
      </w:r>
      <w:r w:rsidR="009675A6">
        <w:rPr>
          <w:sz w:val="22"/>
          <w:szCs w:val="22"/>
        </w:rPr>
        <w:t>Canada goose (CAGO)</w:t>
      </w:r>
      <w:r w:rsidR="00C55796">
        <w:rPr>
          <w:sz w:val="22"/>
          <w:szCs w:val="22"/>
        </w:rPr>
        <w:t xml:space="preserve"> is an introduced exotic grazer. </w:t>
      </w:r>
    </w:p>
    <w:p w14:paraId="5E31F22C" w14:textId="29B88E67" w:rsidR="004C1843" w:rsidRDefault="002B07A0" w:rsidP="00FE3A8D">
      <w:pPr>
        <w:pStyle w:val="CommentText"/>
        <w:numPr>
          <w:ilvl w:val="2"/>
          <w:numId w:val="4"/>
        </w:numPr>
        <w:rPr>
          <w:sz w:val="22"/>
          <w:szCs w:val="22"/>
        </w:rPr>
      </w:pPr>
      <w:r>
        <w:rPr>
          <w:sz w:val="22"/>
          <w:szCs w:val="22"/>
        </w:rPr>
        <w:t>Describe m</w:t>
      </w:r>
      <w:r w:rsidR="009675A6">
        <w:rPr>
          <w:sz w:val="22"/>
          <w:szCs w:val="22"/>
        </w:rPr>
        <w:t>igratory</w:t>
      </w:r>
      <w:r w:rsidR="00E129CF">
        <w:rPr>
          <w:sz w:val="22"/>
          <w:szCs w:val="22"/>
        </w:rPr>
        <w:t xml:space="preserve"> history</w:t>
      </w:r>
      <w:r w:rsidR="009675A6">
        <w:rPr>
          <w:sz w:val="22"/>
          <w:szCs w:val="22"/>
        </w:rPr>
        <w:t xml:space="preserve"> &amp; </w:t>
      </w:r>
      <w:r w:rsidR="00E129CF">
        <w:rPr>
          <w:sz w:val="22"/>
          <w:szCs w:val="22"/>
        </w:rPr>
        <w:t>regional introduction</w:t>
      </w:r>
      <w:r>
        <w:rPr>
          <w:sz w:val="22"/>
          <w:szCs w:val="22"/>
        </w:rPr>
        <w:t xml:space="preserve"> (1-2 sentences)</w:t>
      </w:r>
      <w:r w:rsidR="004C1843">
        <w:rPr>
          <w:sz w:val="22"/>
          <w:szCs w:val="22"/>
        </w:rPr>
        <w:t>, life cycle/residency</w:t>
      </w:r>
      <w:r w:rsidR="007A4111">
        <w:rPr>
          <w:sz w:val="22"/>
          <w:szCs w:val="22"/>
        </w:rPr>
        <w:t xml:space="preserve"> (non-migratory</w:t>
      </w:r>
      <w:r w:rsidR="00B67E17">
        <w:rPr>
          <w:sz w:val="22"/>
          <w:szCs w:val="22"/>
        </w:rPr>
        <w:t xml:space="preserve"> pops.</w:t>
      </w:r>
      <w:r>
        <w:rPr>
          <w:sz w:val="22"/>
          <w:szCs w:val="22"/>
        </w:rPr>
        <w:t>, 2 sentences</w:t>
      </w:r>
      <w:r w:rsidR="007A4111">
        <w:rPr>
          <w:sz w:val="22"/>
          <w:szCs w:val="22"/>
        </w:rPr>
        <w:t>)</w:t>
      </w:r>
      <w:r w:rsidR="004C1843">
        <w:rPr>
          <w:sz w:val="22"/>
          <w:szCs w:val="22"/>
        </w:rPr>
        <w:t>, grazing/grubbing behavior</w:t>
      </w:r>
      <w:r w:rsidR="007A4111">
        <w:rPr>
          <w:sz w:val="22"/>
          <w:szCs w:val="22"/>
        </w:rPr>
        <w:t xml:space="preserve"> </w:t>
      </w:r>
      <w:r>
        <w:rPr>
          <w:sz w:val="22"/>
          <w:szCs w:val="22"/>
        </w:rPr>
        <w:t xml:space="preserve">(2-3 sentences, focusing on </w:t>
      </w:r>
      <w:r w:rsidR="00142A71">
        <w:rPr>
          <w:sz w:val="22"/>
          <w:szCs w:val="22"/>
        </w:rPr>
        <w:t xml:space="preserve">rhizome removal). </w:t>
      </w:r>
    </w:p>
    <w:p w14:paraId="24E9CD58" w14:textId="2BB9192D" w:rsidR="00F3581A" w:rsidRDefault="003E245E" w:rsidP="00FE3A8D">
      <w:pPr>
        <w:pStyle w:val="CommentText"/>
        <w:numPr>
          <w:ilvl w:val="2"/>
          <w:numId w:val="4"/>
        </w:numPr>
        <w:rPr>
          <w:sz w:val="22"/>
          <w:szCs w:val="22"/>
        </w:rPr>
      </w:pPr>
      <w:r>
        <w:rPr>
          <w:sz w:val="22"/>
          <w:szCs w:val="22"/>
        </w:rPr>
        <w:t>Describe e</w:t>
      </w:r>
      <w:r w:rsidR="00F3581A">
        <w:rPr>
          <w:sz w:val="22"/>
          <w:szCs w:val="22"/>
        </w:rPr>
        <w:t>xclosures &amp; passive recovery as a means of restoration</w:t>
      </w:r>
      <w:r w:rsidR="00142A71">
        <w:rPr>
          <w:sz w:val="22"/>
          <w:szCs w:val="22"/>
        </w:rPr>
        <w:t xml:space="preserve"> (broadly)</w:t>
      </w:r>
      <w:r w:rsidR="00C02AB5">
        <w:rPr>
          <w:sz w:val="22"/>
          <w:szCs w:val="22"/>
        </w:rPr>
        <w:t xml:space="preserve">. </w:t>
      </w:r>
      <w:r w:rsidR="00142A71">
        <w:rPr>
          <w:sz w:val="22"/>
          <w:szCs w:val="22"/>
        </w:rPr>
        <w:t>Restoration g</w:t>
      </w:r>
      <w:r w:rsidR="00C02AB5">
        <w:rPr>
          <w:sz w:val="22"/>
          <w:szCs w:val="22"/>
        </w:rPr>
        <w:t xml:space="preserve">oals may be to target keystone species, or key functional groups. </w:t>
      </w:r>
      <w:r w:rsidR="007C199C">
        <w:rPr>
          <w:sz w:val="22"/>
          <w:szCs w:val="22"/>
        </w:rPr>
        <w:t>Native vs. exotic</w:t>
      </w:r>
      <w:r w:rsidR="00142A71">
        <w:rPr>
          <w:sz w:val="22"/>
          <w:szCs w:val="22"/>
        </w:rPr>
        <w:t xml:space="preserve"> composition</w:t>
      </w:r>
      <w:r w:rsidR="007C199C">
        <w:rPr>
          <w:sz w:val="22"/>
          <w:szCs w:val="22"/>
        </w:rPr>
        <w:t xml:space="preserve"> is always a concern, and the increasing </w:t>
      </w:r>
      <w:r w:rsidR="00142A71">
        <w:rPr>
          <w:sz w:val="22"/>
          <w:szCs w:val="22"/>
        </w:rPr>
        <w:t xml:space="preserve">social </w:t>
      </w:r>
      <w:r w:rsidR="007C199C">
        <w:rPr>
          <w:sz w:val="22"/>
          <w:szCs w:val="22"/>
        </w:rPr>
        <w:t xml:space="preserve">priorities placed on ethnoecological restoration cannot be overlooked. </w:t>
      </w:r>
    </w:p>
    <w:p w14:paraId="58ED3D30" w14:textId="7969E030" w:rsidR="003A4806" w:rsidRPr="005D29B0" w:rsidRDefault="00D4563B" w:rsidP="005E58DD">
      <w:pPr>
        <w:pStyle w:val="CommentText"/>
        <w:rPr>
          <w:sz w:val="22"/>
          <w:szCs w:val="22"/>
        </w:rPr>
      </w:pPr>
      <w:r>
        <w:rPr>
          <w:sz w:val="22"/>
          <w:szCs w:val="22"/>
        </w:rPr>
        <w:t xml:space="preserve">Our main objective for this study was to </w:t>
      </w:r>
      <w:r w:rsidR="005E2115">
        <w:rPr>
          <w:sz w:val="22"/>
          <w:szCs w:val="22"/>
        </w:rPr>
        <w:t xml:space="preserve">understand </w:t>
      </w:r>
      <w:r w:rsidR="0057056B">
        <w:rPr>
          <w:sz w:val="22"/>
          <w:szCs w:val="22"/>
        </w:rPr>
        <w:t>surface seed bank and above-ground vegetation</w:t>
      </w:r>
      <w:r w:rsidR="000A104C">
        <w:rPr>
          <w:sz w:val="22"/>
          <w:szCs w:val="22"/>
        </w:rPr>
        <w:t xml:space="preserve"> composition</w:t>
      </w:r>
      <w:r w:rsidR="0057056B">
        <w:rPr>
          <w:sz w:val="22"/>
          <w:szCs w:val="22"/>
        </w:rPr>
        <w:t xml:space="preserve"> </w:t>
      </w:r>
      <w:r w:rsidR="005E2115">
        <w:rPr>
          <w:sz w:val="22"/>
          <w:szCs w:val="22"/>
        </w:rPr>
        <w:t>at discrete stages of recovery since</w:t>
      </w:r>
      <w:r w:rsidR="0057056B">
        <w:rPr>
          <w:sz w:val="22"/>
          <w:szCs w:val="22"/>
        </w:rPr>
        <w:t xml:space="preserve"> grazing disturbance and grazing exclusion</w:t>
      </w:r>
      <w:r w:rsidR="00D67837">
        <w:rPr>
          <w:sz w:val="22"/>
          <w:szCs w:val="22"/>
        </w:rPr>
        <w:t xml:space="preserve"> in two estuaries in the Salish Sea</w:t>
      </w:r>
      <w:r w:rsidR="0057056B">
        <w:rPr>
          <w:sz w:val="22"/>
          <w:szCs w:val="22"/>
        </w:rPr>
        <w:t xml:space="preserve">. </w:t>
      </w:r>
      <w:r w:rsidR="005E58DD" w:rsidRPr="005D29B0">
        <w:rPr>
          <w:sz w:val="22"/>
          <w:szCs w:val="22"/>
        </w:rPr>
        <w:t>Traditional succession models would say the</w:t>
      </w:r>
      <w:r w:rsidR="00180B40">
        <w:rPr>
          <w:sz w:val="22"/>
          <w:szCs w:val="22"/>
        </w:rPr>
        <w:t xml:space="preserve"> most competitive</w:t>
      </w:r>
      <w:r w:rsidR="0065092B">
        <w:rPr>
          <w:sz w:val="22"/>
          <w:szCs w:val="22"/>
        </w:rPr>
        <w:t xml:space="preserve"> </w:t>
      </w:r>
      <w:r w:rsidR="00180B40">
        <w:rPr>
          <w:sz w:val="22"/>
          <w:szCs w:val="22"/>
        </w:rPr>
        <w:t xml:space="preserve">species will </w:t>
      </w:r>
      <w:r w:rsidR="00137E0B">
        <w:rPr>
          <w:sz w:val="22"/>
          <w:szCs w:val="22"/>
        </w:rPr>
        <w:t xml:space="preserve">increasingly </w:t>
      </w:r>
      <w:r w:rsidR="00180B40">
        <w:rPr>
          <w:sz w:val="22"/>
          <w:szCs w:val="22"/>
        </w:rPr>
        <w:t xml:space="preserve">dominate the plant community as time since disturbance increases. </w:t>
      </w:r>
      <w:r w:rsidR="005E58DD" w:rsidRPr="005D29B0">
        <w:rPr>
          <w:sz w:val="22"/>
          <w:szCs w:val="22"/>
        </w:rPr>
        <w:t xml:space="preserve">This would particularly </w:t>
      </w:r>
      <w:r w:rsidR="009447A7" w:rsidRPr="005D29B0">
        <w:rPr>
          <w:sz w:val="22"/>
          <w:szCs w:val="22"/>
        </w:rPr>
        <w:t xml:space="preserve">be </w:t>
      </w:r>
      <w:r w:rsidR="005E58DD" w:rsidRPr="005D29B0">
        <w:rPr>
          <w:sz w:val="22"/>
          <w:szCs w:val="22"/>
        </w:rPr>
        <w:t xml:space="preserve">the case in a clonal ecosystem, where recovery is driven by </w:t>
      </w:r>
      <w:r w:rsidR="009447A7" w:rsidRPr="005D29B0">
        <w:rPr>
          <w:sz w:val="22"/>
          <w:szCs w:val="22"/>
        </w:rPr>
        <w:t>species</w:t>
      </w:r>
      <w:r w:rsidR="009447A7">
        <w:rPr>
          <w:sz w:val="22"/>
          <w:szCs w:val="22"/>
        </w:rPr>
        <w:t xml:space="preserve"> spreading clonally </w:t>
      </w:r>
      <w:r w:rsidR="005E58DD" w:rsidRPr="005D29B0">
        <w:rPr>
          <w:sz w:val="22"/>
          <w:szCs w:val="22"/>
        </w:rPr>
        <w:t xml:space="preserve">from </w:t>
      </w:r>
      <w:r w:rsidR="009447A7">
        <w:rPr>
          <w:sz w:val="22"/>
          <w:szCs w:val="22"/>
        </w:rPr>
        <w:t>adjacent</w:t>
      </w:r>
      <w:r w:rsidR="005E58DD" w:rsidRPr="005D29B0">
        <w:rPr>
          <w:sz w:val="22"/>
          <w:szCs w:val="22"/>
        </w:rPr>
        <w:t xml:space="preserve"> undisturbed sites. If </w:t>
      </w:r>
      <w:r w:rsidR="00320EF7">
        <w:rPr>
          <w:sz w:val="22"/>
          <w:szCs w:val="22"/>
        </w:rPr>
        <w:t xml:space="preserve">succession is happening the we </w:t>
      </w:r>
      <w:r w:rsidR="005E58DD" w:rsidRPr="005D29B0">
        <w:rPr>
          <w:sz w:val="22"/>
          <w:szCs w:val="22"/>
        </w:rPr>
        <w:t xml:space="preserve">expect: </w:t>
      </w:r>
    </w:p>
    <w:p w14:paraId="132BDBB7" w14:textId="1A3BCCED"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 xml:space="preserve">bove-ground vegetation in recently disturbed sites will </w:t>
      </w:r>
      <w:r w:rsidR="000A104C">
        <w:rPr>
          <w:rFonts w:eastAsia="Times New Roman"/>
        </w:rPr>
        <w:t xml:space="preserve">be highly </w:t>
      </w:r>
      <w:r w:rsidR="007D7475" w:rsidRPr="005D29B0">
        <w:rPr>
          <w:rFonts w:eastAsia="Times New Roman"/>
        </w:rPr>
        <w:t>similar to seed inputs than older disturbance vegetation similarity to seed, or reference vegetation similarity to seed</w:t>
      </w:r>
    </w:p>
    <w:p w14:paraId="1498A9A4" w14:textId="1086BE76"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bove-ground vegetation at older disturbance sites will be more similar to reference vegetation than recently disturbed (regardless of seed inputs)</w:t>
      </w:r>
    </w:p>
    <w:p w14:paraId="3FB0A7DC" w14:textId="3D4F2F6A" w:rsidR="007D7475" w:rsidRDefault="00A25079" w:rsidP="007D7475">
      <w:pPr>
        <w:pStyle w:val="ListParagraph"/>
        <w:numPr>
          <w:ilvl w:val="0"/>
          <w:numId w:val="3"/>
        </w:numPr>
        <w:spacing w:after="0" w:line="240" w:lineRule="auto"/>
        <w:contextualSpacing w:val="0"/>
        <w:rPr>
          <w:rFonts w:eastAsia="Times New Roman"/>
        </w:rPr>
      </w:pPr>
      <w:r>
        <w:rPr>
          <w:rFonts w:eastAsia="Times New Roman"/>
        </w:rPr>
        <w:lastRenderedPageBreak/>
        <w:t>A</w:t>
      </w:r>
      <w:r w:rsidRPr="005D29B0">
        <w:rPr>
          <w:rFonts w:eastAsia="Times New Roman"/>
        </w:rPr>
        <w:t>lternative</w:t>
      </w:r>
      <w:r>
        <w:rPr>
          <w:rFonts w:eastAsia="Times New Roman"/>
        </w:rPr>
        <w:t>ly,</w:t>
      </w:r>
      <w:r w:rsidRPr="005D29B0">
        <w:rPr>
          <w:rFonts w:eastAsia="Times New Roman"/>
        </w:rPr>
        <w:t> novel</w:t>
      </w:r>
      <w:r w:rsidR="007D7475" w:rsidRPr="005D29B0">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162A61F0" w14:textId="77777777" w:rsidR="00441F56" w:rsidRDefault="00441F56" w:rsidP="00A25079">
      <w:pPr>
        <w:spacing w:after="0" w:line="240" w:lineRule="auto"/>
      </w:pPr>
    </w:p>
    <w:p w14:paraId="21DAD365" w14:textId="4AC34F4F" w:rsidR="00A25079" w:rsidRPr="00A25079" w:rsidRDefault="00A25079" w:rsidP="00A25079">
      <w:pPr>
        <w:spacing w:after="0" w:line="240" w:lineRule="auto"/>
        <w:rPr>
          <w:rFonts w:eastAsia="Times New Roman"/>
        </w:rPr>
      </w:pPr>
      <w:r>
        <w:t xml:space="preserve">From a conservation and land management perspective, we should be cognizant of long-term grazing impacts on </w:t>
      </w:r>
      <w:r w:rsidR="00B86DED">
        <w:t>recovery of plant communities a</w:t>
      </w:r>
      <w:r w:rsidR="00696FAD">
        <w:t>nd</w:t>
      </w:r>
      <w:r w:rsidR="005E0618">
        <w:t xml:space="preserve"> the</w:t>
      </w:r>
      <w:r w:rsidR="00696FAD">
        <w:t xml:space="preserve"> implications for alternate </w:t>
      </w:r>
      <w:r>
        <w:t xml:space="preserve">successional </w:t>
      </w:r>
      <w:r w:rsidR="00696FAD">
        <w:t>trajectories</w:t>
      </w:r>
      <w:r>
        <w:t>.</w:t>
      </w:r>
      <w:r w:rsidR="00647F06">
        <w:t xml:space="preserve"> This is especially the case in ecosystems that already experience natural and anthropogenic disturbance, such as estuaries</w:t>
      </w:r>
      <w:r w:rsidR="009D5BF7">
        <w:t>,</w:t>
      </w:r>
      <w:r w:rsidR="00647F06">
        <w:t xml:space="preserve"> and wetlands more broadly. </w:t>
      </w:r>
    </w:p>
    <w:p w14:paraId="648310E4" w14:textId="1844A8F5" w:rsidR="007D7475" w:rsidRDefault="007D7475" w:rsidP="005E58DD">
      <w:pPr>
        <w:pStyle w:val="CommentText"/>
        <w:rPr>
          <w:sz w:val="22"/>
          <w:szCs w:val="22"/>
        </w:rPr>
      </w:pPr>
    </w:p>
    <w:p w14:paraId="1D128776" w14:textId="6AE38624" w:rsidR="00EF68AC" w:rsidRDefault="00EF68AC" w:rsidP="005E58DD">
      <w:pPr>
        <w:pStyle w:val="CommentText"/>
        <w:rPr>
          <w:sz w:val="22"/>
          <w:szCs w:val="22"/>
        </w:rPr>
      </w:pPr>
    </w:p>
    <w:p w14:paraId="359E0FD6" w14:textId="0BD248DB" w:rsidR="00EF68AC" w:rsidRDefault="00EF68AC" w:rsidP="005E58DD">
      <w:pPr>
        <w:pStyle w:val="CommentText"/>
        <w:rPr>
          <w:sz w:val="22"/>
          <w:szCs w:val="22"/>
        </w:rPr>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E560F11" w:rsidR="008A0234" w:rsidRDefault="008A0234" w:rsidP="008A0234">
      <w:pPr>
        <w:pStyle w:val="ListParagraph"/>
        <w:numPr>
          <w:ilvl w:val="0"/>
          <w:numId w:val="6"/>
        </w:numPr>
      </w:pPr>
      <w:r>
        <w:t xml:space="preserve">Site descriptions of Little Qualicum and Nanaimo River Estuaries as Wildlife Management Areas (map). </w:t>
      </w:r>
    </w:p>
    <w:p w14:paraId="48B5085F" w14:textId="47B56C09" w:rsidR="006E03E8" w:rsidRDefault="00817A32" w:rsidP="008A0234">
      <w:pPr>
        <w:pStyle w:val="ListParagraph"/>
        <w:numPr>
          <w:ilvl w:val="0"/>
          <w:numId w:val="6"/>
        </w:numPr>
      </w:pPr>
      <w:r>
        <w:t>Grazing exclosure history</w:t>
      </w:r>
    </w:p>
    <w:p w14:paraId="7FD78553" w14:textId="287A7C16" w:rsidR="008A0234" w:rsidRDefault="008A0234" w:rsidP="006E03E8">
      <w:pPr>
        <w:pStyle w:val="ListParagraph"/>
        <w:numPr>
          <w:ilvl w:val="1"/>
          <w:numId w:val="6"/>
        </w:numPr>
      </w:pPr>
      <w:r>
        <w:t xml:space="preserve">Wooden fencing was iteratively installed </w:t>
      </w:r>
      <w:r w:rsidR="003A704A">
        <w:t xml:space="preserve">(cite GoMIES?) </w:t>
      </w:r>
      <w:r>
        <w:t xml:space="preserve">to physically prevent Canada geese from grazing vegetation, hereafter referred to as ‘exclosures.’ </w:t>
      </w:r>
    </w:p>
    <w:p w14:paraId="0A22B2AC" w14:textId="77777777" w:rsidR="008A0234" w:rsidRDefault="008A0234" w:rsidP="006E03E8">
      <w:pPr>
        <w:pStyle w:val="ListParagraph"/>
        <w:numPr>
          <w:ilvl w:val="2"/>
          <w:numId w:val="6"/>
        </w:numPr>
      </w:pPr>
      <w:r>
        <w:t xml:space="preserve">Exclosures were placed opportunistically along channel edges where intensive herbivory was observed to protect remnant marsh platform from further degradation. </w:t>
      </w:r>
    </w:p>
    <w:p w14:paraId="702D2B27" w14:textId="2D7C0F82" w:rsidR="008A0234" w:rsidRDefault="00BE3518" w:rsidP="006E03E8">
      <w:pPr>
        <w:pStyle w:val="ListParagraph"/>
        <w:numPr>
          <w:ilvl w:val="1"/>
          <w:numId w:val="6"/>
        </w:numPr>
      </w:pPr>
      <w:r>
        <w:t>Ongong</w:t>
      </w:r>
      <w:r w:rsidR="008A0234">
        <w:t xml:space="preserve"> restoration </w:t>
      </w:r>
      <w:r>
        <w:t>strategies</w:t>
      </w:r>
      <w:r w:rsidR="008A0234">
        <w:t xml:space="preserve"> have afforded observation of recovery timepoints </w:t>
      </w:r>
      <w:proofErr w:type="gramStart"/>
      <w:r w:rsidR="008A0234">
        <w:t>1 and 10 years</w:t>
      </w:r>
      <w:proofErr w:type="gramEnd"/>
      <w:r w:rsidR="008A0234">
        <w:t xml:space="preserve"> post-grazing exclusion in two different estuaries (Table 1).  </w:t>
      </w:r>
    </w:p>
    <w:p w14:paraId="0FDD59A1" w14:textId="0FE361CF" w:rsidR="008A0234" w:rsidRDefault="008A0234" w:rsidP="006E03E8">
      <w:pPr>
        <w:pStyle w:val="ListParagraph"/>
        <w:numPr>
          <w:ilvl w:val="2"/>
          <w:numId w:val="6"/>
        </w:numPr>
      </w:pPr>
      <w:r>
        <w:t xml:space="preserve">Exclosure sites were selected to represent comparable </w:t>
      </w:r>
      <w:r w:rsidR="00960EBA">
        <w:t xml:space="preserve">starting conditions of disturbance </w:t>
      </w:r>
      <w:r>
        <w:t xml:space="preserve">within the exclosures; undisturbed and grubbed sites are not protected by an exclosure. </w:t>
      </w:r>
    </w:p>
    <w:p w14:paraId="39C41CAD" w14:textId="77777777" w:rsidR="008A0234" w:rsidRDefault="008A0234" w:rsidP="008A0234">
      <w:pPr>
        <w:pStyle w:val="Caption"/>
        <w:keepNext/>
      </w:pPr>
      <w:r>
        <w:t xml:space="preserve">Table </w:t>
      </w:r>
      <w:fldSimple w:instr=" SEQ Table \* ARABIC ">
        <w:r>
          <w:rPr>
            <w:noProof/>
          </w:rPr>
          <w:t>1</w:t>
        </w:r>
      </w:fldSimple>
      <w:r>
        <w:t>. Grazing disturbance conditions in the Little Qualicum River and Nanaimo Estuaries resulted in conversion of vegetated marsh to partially or fully grubbed mudflats; exclosures were installed to prevent further degradation into the marsh platform. Each disturbance category n = 4 for each estuary.</w:t>
      </w:r>
    </w:p>
    <w:tbl>
      <w:tblPr>
        <w:tblStyle w:val="TableGrid"/>
        <w:tblW w:w="0" w:type="auto"/>
        <w:tblLook w:val="04A0" w:firstRow="1" w:lastRow="0" w:firstColumn="1" w:lastColumn="0" w:noHBand="0" w:noVBand="1"/>
      </w:tblPr>
      <w:tblGrid>
        <w:gridCol w:w="2320"/>
        <w:gridCol w:w="1815"/>
        <w:gridCol w:w="2284"/>
        <w:gridCol w:w="2931"/>
      </w:tblGrid>
      <w:tr w:rsidR="008A0234" w:rsidRPr="00EE76B7" w14:paraId="136A6918" w14:textId="77777777" w:rsidTr="00347288">
        <w:trPr>
          <w:trHeight w:val="290"/>
        </w:trPr>
        <w:tc>
          <w:tcPr>
            <w:tcW w:w="2320" w:type="dxa"/>
            <w:noWrap/>
            <w:hideMark/>
          </w:tcPr>
          <w:p w14:paraId="338CF29D" w14:textId="41C674FF" w:rsidR="008A0234" w:rsidRPr="00EE76B7" w:rsidRDefault="008A0234" w:rsidP="00347288">
            <w:pPr>
              <w:rPr>
                <w:b/>
                <w:bCs/>
              </w:rPr>
            </w:pPr>
            <w:r w:rsidRPr="00EE76B7">
              <w:rPr>
                <w:b/>
                <w:bCs/>
              </w:rPr>
              <w:t xml:space="preserve">Estuary </w:t>
            </w:r>
          </w:p>
        </w:tc>
        <w:tc>
          <w:tcPr>
            <w:tcW w:w="1815" w:type="dxa"/>
            <w:noWrap/>
            <w:hideMark/>
          </w:tcPr>
          <w:p w14:paraId="41443BBD" w14:textId="77777777" w:rsidR="008A0234" w:rsidRPr="00EE76B7" w:rsidRDefault="008A0234" w:rsidP="00347288">
            <w:pPr>
              <w:rPr>
                <w:b/>
                <w:bCs/>
              </w:rPr>
            </w:pPr>
            <w:r w:rsidRPr="00EE76B7">
              <w:rPr>
                <w:b/>
                <w:bCs/>
              </w:rPr>
              <w:t>Time Since Disturbance</w:t>
            </w:r>
          </w:p>
        </w:tc>
        <w:tc>
          <w:tcPr>
            <w:tcW w:w="2284" w:type="dxa"/>
            <w:noWrap/>
            <w:hideMark/>
          </w:tcPr>
          <w:p w14:paraId="71B49F2B" w14:textId="77777777" w:rsidR="008A0234" w:rsidRPr="00EE76B7" w:rsidRDefault="008A0234" w:rsidP="00347288">
            <w:pPr>
              <w:rPr>
                <w:b/>
                <w:bCs/>
              </w:rPr>
            </w:pPr>
            <w:r w:rsidRPr="00EE76B7">
              <w:rPr>
                <w:b/>
                <w:bCs/>
              </w:rPr>
              <w:t>Disturbance condition</w:t>
            </w:r>
          </w:p>
        </w:tc>
        <w:tc>
          <w:tcPr>
            <w:tcW w:w="2931" w:type="dxa"/>
            <w:noWrap/>
            <w:hideMark/>
          </w:tcPr>
          <w:p w14:paraId="394B28D6" w14:textId="77777777" w:rsidR="008A0234" w:rsidRPr="00EE76B7" w:rsidRDefault="008A0234" w:rsidP="00347288">
            <w:pPr>
              <w:rPr>
                <w:b/>
                <w:bCs/>
              </w:rPr>
            </w:pPr>
            <w:r w:rsidRPr="00EE76B7">
              <w:rPr>
                <w:b/>
                <w:bCs/>
              </w:rPr>
              <w:t>Revegetation status</w:t>
            </w:r>
          </w:p>
        </w:tc>
      </w:tr>
      <w:tr w:rsidR="008A0234" w:rsidRPr="00EE76B7" w14:paraId="3E6A4BF0" w14:textId="77777777" w:rsidTr="00347288">
        <w:trPr>
          <w:trHeight w:val="580"/>
        </w:trPr>
        <w:tc>
          <w:tcPr>
            <w:tcW w:w="2320" w:type="dxa"/>
            <w:noWrap/>
            <w:hideMark/>
          </w:tcPr>
          <w:p w14:paraId="744E7EE7" w14:textId="58092F70" w:rsidR="008A0234" w:rsidRPr="00EE76B7" w:rsidRDefault="008A0234" w:rsidP="00347288">
            <w:r w:rsidRPr="00EE76B7">
              <w:t>Little Qualicum, Nanaimo</w:t>
            </w:r>
          </w:p>
        </w:tc>
        <w:tc>
          <w:tcPr>
            <w:tcW w:w="1815" w:type="dxa"/>
            <w:hideMark/>
          </w:tcPr>
          <w:p w14:paraId="0267652C" w14:textId="77777777" w:rsidR="008A0234" w:rsidRPr="00EE76B7" w:rsidRDefault="008A0234" w:rsidP="00347288">
            <w:r w:rsidRPr="00EE76B7">
              <w:t>0 years (</w:t>
            </w:r>
            <w:r>
              <w:t xml:space="preserve">recent grubbing </w:t>
            </w:r>
            <w:r w:rsidRPr="00EE76B7">
              <w:t>disturbance)</w:t>
            </w:r>
          </w:p>
        </w:tc>
        <w:tc>
          <w:tcPr>
            <w:tcW w:w="2284" w:type="dxa"/>
            <w:hideMark/>
          </w:tcPr>
          <w:p w14:paraId="53A10932" w14:textId="77777777" w:rsidR="008A0234" w:rsidRPr="00EE76B7" w:rsidRDefault="008A0234" w:rsidP="00347288">
            <w:r>
              <w:t xml:space="preserve">Grubbed </w:t>
            </w:r>
          </w:p>
        </w:tc>
        <w:tc>
          <w:tcPr>
            <w:tcW w:w="2931" w:type="dxa"/>
            <w:hideMark/>
          </w:tcPr>
          <w:p w14:paraId="63EAB68E" w14:textId="77777777" w:rsidR="008A0234" w:rsidRPr="00EE76B7" w:rsidRDefault="008A0234" w:rsidP="00347288">
            <w:r>
              <w:t>No transplants; ruderal vegetation exists</w:t>
            </w:r>
          </w:p>
        </w:tc>
      </w:tr>
      <w:tr w:rsidR="008A0234" w:rsidRPr="00EE76B7" w14:paraId="30185E4B" w14:textId="77777777" w:rsidTr="00347288">
        <w:trPr>
          <w:trHeight w:val="580"/>
        </w:trPr>
        <w:tc>
          <w:tcPr>
            <w:tcW w:w="2320" w:type="dxa"/>
            <w:noWrap/>
            <w:hideMark/>
          </w:tcPr>
          <w:p w14:paraId="0EF014AD" w14:textId="77777777" w:rsidR="008A0234" w:rsidRPr="00EE76B7" w:rsidRDefault="008A0234" w:rsidP="00347288">
            <w:r w:rsidRPr="00EE76B7">
              <w:t>Nanaimo</w:t>
            </w:r>
          </w:p>
        </w:tc>
        <w:tc>
          <w:tcPr>
            <w:tcW w:w="1815" w:type="dxa"/>
            <w:hideMark/>
          </w:tcPr>
          <w:p w14:paraId="2B55E633" w14:textId="58BB7A23" w:rsidR="008A0234" w:rsidRPr="00EE76B7" w:rsidRDefault="00410227" w:rsidP="00347288">
            <w:r w:rsidRPr="00EE76B7">
              <w:t>1-year</w:t>
            </w:r>
            <w:r w:rsidR="008A0234" w:rsidRPr="00EE76B7">
              <w:t xml:space="preserve"> post-</w:t>
            </w:r>
            <w:r w:rsidR="008A0234">
              <w:t>grazing</w:t>
            </w:r>
            <w:r w:rsidR="005E0618">
              <w:t>/grubbing</w:t>
            </w:r>
            <w:r w:rsidR="008A0234">
              <w:t xml:space="preserve"> </w:t>
            </w:r>
            <w:r w:rsidR="008A0234" w:rsidRPr="00EE76B7">
              <w:t>disturbance</w:t>
            </w:r>
          </w:p>
        </w:tc>
        <w:tc>
          <w:tcPr>
            <w:tcW w:w="2284" w:type="dxa"/>
            <w:hideMark/>
          </w:tcPr>
          <w:p w14:paraId="196CF298" w14:textId="77777777" w:rsidR="008A0234" w:rsidRPr="00EE76B7" w:rsidRDefault="008A0234" w:rsidP="00347288">
            <w:r w:rsidRPr="00EE76B7">
              <w:t xml:space="preserve">Partially </w:t>
            </w:r>
            <w:r>
              <w:t>grubbed</w:t>
            </w:r>
          </w:p>
        </w:tc>
        <w:tc>
          <w:tcPr>
            <w:tcW w:w="2931" w:type="dxa"/>
            <w:hideMark/>
          </w:tcPr>
          <w:p w14:paraId="03A37050" w14:textId="77777777" w:rsidR="008A0234" w:rsidRPr="00EE76B7" w:rsidRDefault="008A0234" w:rsidP="00347288">
            <w:r w:rsidRPr="00EE76B7">
              <w:t xml:space="preserve">No transplants; vegetation recovery from remnant </w:t>
            </w:r>
            <w:r>
              <w:t xml:space="preserve">and adjacent </w:t>
            </w:r>
            <w:r w:rsidRPr="00EE76B7">
              <w:t xml:space="preserve">vegetation </w:t>
            </w:r>
          </w:p>
        </w:tc>
      </w:tr>
      <w:tr w:rsidR="008A0234" w:rsidRPr="00EE76B7" w14:paraId="76A2D5A4" w14:textId="77777777" w:rsidTr="00347288">
        <w:trPr>
          <w:trHeight w:val="580"/>
        </w:trPr>
        <w:tc>
          <w:tcPr>
            <w:tcW w:w="2320" w:type="dxa"/>
            <w:noWrap/>
            <w:hideMark/>
          </w:tcPr>
          <w:p w14:paraId="31E623B0" w14:textId="77777777" w:rsidR="008A0234" w:rsidRPr="00EE76B7" w:rsidRDefault="008A0234" w:rsidP="00347288">
            <w:r w:rsidRPr="00EE76B7">
              <w:t>Little Qualicum</w:t>
            </w:r>
          </w:p>
        </w:tc>
        <w:tc>
          <w:tcPr>
            <w:tcW w:w="1815" w:type="dxa"/>
            <w:hideMark/>
          </w:tcPr>
          <w:p w14:paraId="64F3D281" w14:textId="53123F98" w:rsidR="008A0234" w:rsidRPr="00EE76B7" w:rsidRDefault="008A0234" w:rsidP="00347288">
            <w:r w:rsidRPr="00EE76B7">
              <w:t>10 years post-</w:t>
            </w:r>
            <w:r>
              <w:t>grazing</w:t>
            </w:r>
            <w:r w:rsidR="005E0618">
              <w:t>/grubbing</w:t>
            </w:r>
            <w:r>
              <w:t xml:space="preserve"> </w:t>
            </w:r>
            <w:r w:rsidRPr="00EE76B7">
              <w:t>disturbance</w:t>
            </w:r>
          </w:p>
        </w:tc>
        <w:tc>
          <w:tcPr>
            <w:tcW w:w="2284" w:type="dxa"/>
            <w:hideMark/>
          </w:tcPr>
          <w:p w14:paraId="78DF8836" w14:textId="77777777" w:rsidR="008A0234" w:rsidRPr="00EE76B7" w:rsidRDefault="008A0234" w:rsidP="00347288">
            <w:r w:rsidRPr="00EE76B7">
              <w:t xml:space="preserve">Partially </w:t>
            </w:r>
            <w:r>
              <w:t>grubbed</w:t>
            </w:r>
          </w:p>
        </w:tc>
        <w:tc>
          <w:tcPr>
            <w:tcW w:w="2931" w:type="dxa"/>
            <w:hideMark/>
          </w:tcPr>
          <w:p w14:paraId="3279684B" w14:textId="77777777" w:rsidR="008A0234" w:rsidRPr="00EE76B7" w:rsidRDefault="008A0234" w:rsidP="00347288">
            <w:r w:rsidRPr="00EE76B7">
              <w:t xml:space="preserve">No transplants; vegetation recovery </w:t>
            </w:r>
            <w:r>
              <w:t xml:space="preserve">from remnant and adjacent vegetation </w:t>
            </w:r>
          </w:p>
        </w:tc>
      </w:tr>
      <w:tr w:rsidR="008A0234" w:rsidRPr="00EE76B7" w14:paraId="6297B629" w14:textId="77777777" w:rsidTr="00347288">
        <w:trPr>
          <w:trHeight w:val="290"/>
        </w:trPr>
        <w:tc>
          <w:tcPr>
            <w:tcW w:w="2320" w:type="dxa"/>
            <w:noWrap/>
            <w:hideMark/>
          </w:tcPr>
          <w:p w14:paraId="5FEAF0F5" w14:textId="6CDE22E8" w:rsidR="008A0234" w:rsidRPr="00EE76B7" w:rsidRDefault="008A0234" w:rsidP="00347288">
            <w:r w:rsidRPr="00EE76B7">
              <w:t>Little Qualicum, Nanaimo</w:t>
            </w:r>
          </w:p>
        </w:tc>
        <w:tc>
          <w:tcPr>
            <w:tcW w:w="1815" w:type="dxa"/>
            <w:hideMark/>
          </w:tcPr>
          <w:p w14:paraId="532AD4EC" w14:textId="77777777" w:rsidR="008A0234" w:rsidRPr="00EE76B7" w:rsidRDefault="008A0234" w:rsidP="00347288">
            <w:r w:rsidRPr="00EE76B7">
              <w:t xml:space="preserve">No known </w:t>
            </w:r>
            <w:r>
              <w:t xml:space="preserve">grazing </w:t>
            </w:r>
            <w:r w:rsidRPr="00EE76B7">
              <w:t>disturbance</w:t>
            </w:r>
          </w:p>
        </w:tc>
        <w:tc>
          <w:tcPr>
            <w:tcW w:w="2284" w:type="dxa"/>
            <w:hideMark/>
          </w:tcPr>
          <w:p w14:paraId="2D374D7C" w14:textId="77777777" w:rsidR="008A0234" w:rsidRPr="00EE76B7" w:rsidRDefault="008A0234" w:rsidP="00347288">
            <w:r>
              <w:t>Undisturbed</w:t>
            </w:r>
          </w:p>
        </w:tc>
        <w:tc>
          <w:tcPr>
            <w:tcW w:w="2931" w:type="dxa"/>
            <w:hideMark/>
          </w:tcPr>
          <w:p w14:paraId="3DA4492A" w14:textId="77777777" w:rsidR="008A0234" w:rsidRPr="00EE76B7" w:rsidRDefault="008A0234" w:rsidP="00347288">
            <w:r>
              <w:t>No manipulations</w:t>
            </w:r>
          </w:p>
        </w:tc>
      </w:tr>
    </w:tbl>
    <w:p w14:paraId="71341DEE" w14:textId="77777777" w:rsidR="008A0234" w:rsidRDefault="008A0234" w:rsidP="008A0234"/>
    <w:p w14:paraId="776D27E5" w14:textId="77777777" w:rsidR="008A0234" w:rsidRDefault="008A0234" w:rsidP="008A0234">
      <w:pPr>
        <w:pStyle w:val="Heading2"/>
      </w:pPr>
      <w:r>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Vegetation sampling was 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77777777"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w:t>
      </w:r>
      <w:r>
        <w:lastRenderedPageBreak/>
        <w:t>at least half of their basal stem(s) were inside the quadrat boundary; overhanging vegetation was not considered. Aerial vegetated cover to the nearest 3 % (1/32 m</w:t>
      </w:r>
      <w:r>
        <w:rPr>
          <w:vertAlign w:val="superscript"/>
        </w:rPr>
        <w:t>2</w:t>
      </w:r>
      <w:r>
        <w:t xml:space="preserve">) was recorded.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5AECF53C" w:rsidR="008A0234" w:rsidRDefault="008A0234" w:rsidP="008A0234">
      <w:r>
        <w:t>Two surface seed bank samples were taken from each plot (n = 16 per disturbance condition in each estuary) in summer (July 2020), fall (October 2020), and spring (March 2021). A 10 cm diameter handheld bulb planter (e.g.,</w:t>
      </w:r>
      <w:hyperlink r:id="rId14"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2"/>
      <w:r>
        <w:t>herbaria</w:t>
      </w:r>
      <w:commentRangeEnd w:id="2"/>
      <w:r>
        <w:rPr>
          <w:rStyle w:val="CommentReference"/>
        </w:rPr>
        <w:commentReference w:id="2"/>
      </w:r>
      <w:r>
        <w:t xml:space="preserve">. </w:t>
      </w:r>
    </w:p>
    <w:p w14:paraId="66E68CD1" w14:textId="77777777" w:rsidR="008A0234" w:rsidRDefault="008A0234" w:rsidP="008A0234">
      <w:pPr>
        <w:pStyle w:val="Heading2"/>
      </w:pPr>
      <w:commentRangeStart w:id="3"/>
      <w:r>
        <w:t>Analysis</w:t>
      </w:r>
      <w:commentRangeEnd w:id="3"/>
      <w:r w:rsidR="009D5BF7">
        <w:rPr>
          <w:rStyle w:val="CommentReference"/>
          <w:rFonts w:asciiTheme="minorHAnsi" w:eastAsiaTheme="minorHAnsi" w:hAnsiTheme="minorHAnsi" w:cstheme="minorBidi"/>
          <w:color w:val="auto"/>
        </w:rPr>
        <w:commentReference w:id="3"/>
      </w:r>
    </w:p>
    <w:p w14:paraId="4C19989A" w14:textId="4E9DACD2" w:rsidR="00EF68AC" w:rsidRDefault="0025535F" w:rsidP="00EF68AC">
      <w:r>
        <w:t>W</w:t>
      </w:r>
      <w:r w:rsidR="0010261D">
        <w:t>e</w:t>
      </w:r>
      <w:r>
        <w:t xml:space="preserve"> fit generalized linear models (</w:t>
      </w:r>
      <w:r w:rsidR="0010261D" w:rsidRPr="0010261D">
        <w:rPr>
          <w:highlight w:val="lightGray"/>
        </w:rPr>
        <w:t>package</w:t>
      </w:r>
      <w:r>
        <w:t xml:space="preserve">) to test </w:t>
      </w:r>
      <w:r w:rsidR="0010261D">
        <w:t xml:space="preserve">significant differences in vegetation and surface seed bank response between disturbance categories. </w:t>
      </w:r>
    </w:p>
    <w:p w14:paraId="52851F88" w14:textId="11FBD5A0" w:rsidR="0010261D" w:rsidRDefault="0010261D" w:rsidP="00EF68AC">
      <w:r>
        <w:t>We used non-metric multidimensional scaling (NMDS</w:t>
      </w:r>
      <w:r w:rsidR="00780ABE">
        <w:t xml:space="preserve">, </w:t>
      </w:r>
      <w:r w:rsidR="00780ABE" w:rsidRPr="00780ABE">
        <w:rPr>
          <w:highlight w:val="lightGray"/>
        </w:rPr>
        <w:t>package</w:t>
      </w:r>
      <w:r>
        <w:t xml:space="preserve">) to visualize similarity in species compositional relative abundance between surface seed banks and above ground vegetation. </w:t>
      </w:r>
    </w:p>
    <w:p w14:paraId="1A2F7166" w14:textId="291E1AD7" w:rsidR="00EF68AC" w:rsidRDefault="00EF68AC" w:rsidP="00EF68AC"/>
    <w:p w14:paraId="4A0A77CB" w14:textId="0EA27BB8" w:rsidR="00EF68AC" w:rsidRDefault="00EF68AC">
      <w:r>
        <w:br w:type="page"/>
      </w:r>
    </w:p>
    <w:p w14:paraId="0A70F493" w14:textId="1D49C622" w:rsidR="00EF68AC" w:rsidRDefault="00EF68AC" w:rsidP="00EF68AC">
      <w:pPr>
        <w:pStyle w:val="Heading1"/>
      </w:pPr>
      <w:r>
        <w:lastRenderedPageBreak/>
        <w:t>Results</w:t>
      </w:r>
    </w:p>
    <w:p w14:paraId="3242BD6D" w14:textId="187532AF" w:rsidR="00BB780B" w:rsidRPr="00BB780B" w:rsidRDefault="00BB780B" w:rsidP="00BB780B">
      <w:pPr>
        <w:rPr>
          <w:i/>
        </w:rPr>
      </w:pPr>
      <w:r w:rsidRPr="00BB780B">
        <w:rPr>
          <w:i/>
        </w:rPr>
        <w:t>Expectations:</w:t>
      </w:r>
    </w:p>
    <w:p w14:paraId="5AC2A434" w14:textId="77777777" w:rsidR="009D5BF7" w:rsidRPr="00BB780B" w:rsidRDefault="009D5BF7" w:rsidP="009D5BF7">
      <w:pPr>
        <w:pStyle w:val="ListParagraph"/>
        <w:numPr>
          <w:ilvl w:val="0"/>
          <w:numId w:val="8"/>
        </w:numPr>
        <w:spacing w:after="0" w:line="240" w:lineRule="auto"/>
        <w:contextualSpacing w:val="0"/>
        <w:rPr>
          <w:rFonts w:eastAsia="Times New Roman"/>
          <w:i/>
        </w:rPr>
      </w:pPr>
      <w:r w:rsidRPr="00BB780B">
        <w:rPr>
          <w:rFonts w:eastAsia="Times New Roman"/>
          <w:i/>
        </w:rPr>
        <w:t>Above-ground vegetation in recently disturbed sites will be highly similar to seed inputs than older disturbance vegetation similarity to seed, or reference vegetation similarity to seed</w:t>
      </w:r>
    </w:p>
    <w:p w14:paraId="782244DD" w14:textId="77777777" w:rsidR="009D5BF7" w:rsidRPr="00BB780B" w:rsidRDefault="009D5BF7" w:rsidP="009D5BF7">
      <w:pPr>
        <w:pStyle w:val="ListParagraph"/>
        <w:numPr>
          <w:ilvl w:val="0"/>
          <w:numId w:val="8"/>
        </w:numPr>
        <w:spacing w:after="0" w:line="240" w:lineRule="auto"/>
        <w:contextualSpacing w:val="0"/>
        <w:rPr>
          <w:rFonts w:eastAsia="Times New Roman"/>
          <w:i/>
        </w:rPr>
      </w:pPr>
      <w:r w:rsidRPr="00BB780B">
        <w:rPr>
          <w:rFonts w:eastAsia="Times New Roman"/>
          <w:i/>
        </w:rPr>
        <w:t>Above-ground vegetation at older disturbance sites will be more similar to reference vegetation than recently disturbed (regardless of seed inputs)</w:t>
      </w:r>
    </w:p>
    <w:p w14:paraId="55B8DAA7" w14:textId="1FB1FDF3" w:rsidR="009D5BF7" w:rsidRDefault="009D5BF7" w:rsidP="009D5BF7">
      <w:pPr>
        <w:pStyle w:val="ListParagraph"/>
        <w:numPr>
          <w:ilvl w:val="0"/>
          <w:numId w:val="8"/>
        </w:numPr>
        <w:spacing w:after="0" w:line="240" w:lineRule="auto"/>
        <w:contextualSpacing w:val="0"/>
        <w:rPr>
          <w:rFonts w:eastAsia="Times New Roman"/>
          <w:i/>
        </w:rPr>
      </w:pPr>
      <w:r w:rsidRPr="00BB780B">
        <w:rPr>
          <w:rFonts w:eastAsia="Times New Roman"/>
          <w:i/>
        </w:rPr>
        <w:t>Alternatively, novel disturbance and novel seed inputs lead to alternative succession pathways, where new competitors from seed inputs derail the "slow encroachment" of the clonal dominant from the neighboring intact site.</w:t>
      </w:r>
    </w:p>
    <w:p w14:paraId="0A681BD0" w14:textId="1D846C80" w:rsidR="00A706B9" w:rsidRDefault="00A706B9" w:rsidP="00A706B9">
      <w:pPr>
        <w:spacing w:after="0" w:line="240" w:lineRule="auto"/>
        <w:rPr>
          <w:rFonts w:eastAsia="Times New Roman"/>
          <w:i/>
        </w:rPr>
      </w:pPr>
    </w:p>
    <w:p w14:paraId="3540D8BC" w14:textId="77777777" w:rsidR="00A706B9" w:rsidRDefault="00A706B9" w:rsidP="00A706B9">
      <w:pPr>
        <w:pStyle w:val="ListParagraph"/>
        <w:numPr>
          <w:ilvl w:val="0"/>
          <w:numId w:val="6"/>
        </w:numPr>
      </w:pPr>
      <w:r>
        <w:t xml:space="preserve">General </w:t>
      </w:r>
      <w:commentRangeStart w:id="4"/>
      <w:r>
        <w:t xml:space="preserve">summary </w:t>
      </w:r>
      <w:commentRangeEnd w:id="4"/>
      <w:r w:rsidR="001E2CAE">
        <w:rPr>
          <w:rStyle w:val="CommentReference"/>
        </w:rPr>
        <w:commentReference w:id="4"/>
      </w:r>
      <w:r>
        <w:t xml:space="preserve">results: </w:t>
      </w:r>
    </w:p>
    <w:p w14:paraId="24D000FD" w14:textId="747242F6" w:rsidR="009D5BF7" w:rsidRPr="009D5BF7" w:rsidRDefault="00A706B9" w:rsidP="009D5BF7">
      <w:pPr>
        <w:pStyle w:val="ListParagraph"/>
        <w:numPr>
          <w:ilvl w:val="1"/>
          <w:numId w:val="6"/>
        </w:numPr>
      </w:pPr>
      <w:r>
        <w:t>X species from Y genera were found in above-ground vegetation, and X/Y in the surface seed bank (Supplemental table)</w:t>
      </w:r>
    </w:p>
    <w:p w14:paraId="67E99B53" w14:textId="07F8A821" w:rsidR="00EF68AC" w:rsidRDefault="00EF68AC" w:rsidP="00EF68AC"/>
    <w:p w14:paraId="543FEE0D" w14:textId="77777777" w:rsidR="007113B5" w:rsidRDefault="008319A9" w:rsidP="007113B5">
      <w:pPr>
        <w:keepNext/>
      </w:pPr>
      <w:r>
        <w:rPr>
          <w:noProof/>
        </w:rPr>
        <w:drawing>
          <wp:inline distT="0" distB="0" distL="0" distR="0" wp14:anchorId="7B6EC2DB" wp14:editId="5B029811">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6956BFD2" w14:textId="4766876D" w:rsidR="00EF68AC" w:rsidRDefault="007113B5" w:rsidP="007113B5">
      <w:pPr>
        <w:pStyle w:val="Caption"/>
      </w:pPr>
      <w:r>
        <w:t xml:space="preserve">Figure </w:t>
      </w:r>
      <w:fldSimple w:instr=" SEQ Figure \* ARABIC ">
        <w:r w:rsidR="0054668D">
          <w:rPr>
            <w:noProof/>
          </w:rPr>
          <w:t>1</w:t>
        </w:r>
      </w:fldSimple>
      <w:r>
        <w:t xml:space="preserve">. Above-ground cover abundance of key functional group </w:t>
      </w:r>
      <w:r w:rsidR="00F625B3">
        <w:t>‘</w:t>
      </w:r>
      <w:r>
        <w:t>perennial graminoids’</w:t>
      </w:r>
      <w:r w:rsidR="00C21004">
        <w:t xml:space="preserve"> is not significantly different from undisturbed (reference) sites after 10 years. However, </w:t>
      </w:r>
      <w:r w:rsidR="00546A90">
        <w:t xml:space="preserve">this </w:t>
      </w:r>
      <w:r w:rsidR="00C21004">
        <w:t>above-ground cover is dominated by exotic</w:t>
      </w:r>
      <w:r w:rsidR="00546A90">
        <w:t xml:space="preserve"> graminoid</w:t>
      </w:r>
      <w:r w:rsidR="00C21004">
        <w:t xml:space="preserve"> species.</w:t>
      </w:r>
      <w:r w:rsidR="00546A90">
        <w:t xml:space="preserve"> Moreover, s</w:t>
      </w:r>
      <w:r w:rsidR="00546A90">
        <w:t>eed bank abundance of tall, perennial graminoids is significantly higher in 10-year old exclosures compared to other disturbance conditions, including undisturbed (reference) sites. Notably,</w:t>
      </w:r>
      <w:r w:rsidR="00DD7436">
        <w:t xml:space="preserve"> there is nearly equal</w:t>
      </w:r>
      <w:r w:rsidR="00546A90">
        <w:t xml:space="preserve"> </w:t>
      </w:r>
      <w:r w:rsidR="00682F15">
        <w:t xml:space="preserve">abundance of exotic </w:t>
      </w:r>
      <w:r w:rsidR="00DD7436">
        <w:t xml:space="preserve">and native </w:t>
      </w:r>
      <w:r w:rsidR="00682F15">
        <w:t>grami</w:t>
      </w:r>
      <w:r w:rsidR="00DD7436">
        <w:t xml:space="preserve">noid </w:t>
      </w:r>
      <w:r w:rsidR="0080590F">
        <w:t>seed in</w:t>
      </w:r>
      <w:r w:rsidR="00546A90">
        <w:t xml:space="preserve"> 10-year old exclosures, and significant</w:t>
      </w:r>
      <w:r w:rsidR="00DD7436">
        <w:t>ly greater</w:t>
      </w:r>
      <w:r w:rsidR="00546A90">
        <w:t xml:space="preserve"> representation</w:t>
      </w:r>
      <w:r w:rsidR="00DD7436">
        <w:t xml:space="preserve"> of exotic than native graminoid seed</w:t>
      </w:r>
      <w:r w:rsidR="00546A90">
        <w:t xml:space="preserve"> in undisturbed sites in Little Qualicum Estuary.</w:t>
      </w:r>
      <w:r w:rsidR="00C21004">
        <w:t xml:space="preserve"> </w:t>
      </w:r>
    </w:p>
    <w:p w14:paraId="18D50716" w14:textId="201CACAD" w:rsidR="007113B5" w:rsidRDefault="007113B5" w:rsidP="00EF68AC"/>
    <w:p w14:paraId="63D6622D" w14:textId="77777777" w:rsidR="00645DAB" w:rsidRDefault="00645DAB" w:rsidP="00A706B9"/>
    <w:p w14:paraId="1FE98EB6" w14:textId="4EB4340A" w:rsidR="00EF68AC" w:rsidRDefault="00EF68AC" w:rsidP="00EF68AC"/>
    <w:p w14:paraId="188D4F90" w14:textId="77777777" w:rsidR="007C29D8" w:rsidRDefault="003931BA" w:rsidP="007C29D8">
      <w:pPr>
        <w:keepNext/>
      </w:pPr>
      <w:r>
        <w:rPr>
          <w:noProof/>
        </w:rPr>
        <w:drawing>
          <wp:inline distT="0" distB="0" distL="0" distR="0" wp14:anchorId="5492CC0D" wp14:editId="01D9AC4C">
            <wp:extent cx="5948917" cy="39659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71569" cy="3981045"/>
                    </a:xfrm>
                    <a:prstGeom prst="rect">
                      <a:avLst/>
                    </a:prstGeom>
                    <a:noFill/>
                  </pic:spPr>
                </pic:pic>
              </a:graphicData>
            </a:graphic>
          </wp:inline>
        </w:drawing>
      </w:r>
    </w:p>
    <w:p w14:paraId="723D348D" w14:textId="594E1E2F" w:rsidR="00EF68AC" w:rsidRDefault="007C29D8" w:rsidP="007C29D8">
      <w:pPr>
        <w:pStyle w:val="Caption"/>
      </w:pPr>
      <w:r>
        <w:t xml:space="preserve">Figure </w:t>
      </w:r>
      <w:fldSimple w:instr=" SEQ Figure \* ARABIC ">
        <w:r w:rsidR="0054668D">
          <w:rPr>
            <w:noProof/>
          </w:rPr>
          <w:t>2</w:t>
        </w:r>
      </w:fldSimple>
      <w:r>
        <w:t xml:space="preserve">. Seed limitation of keystone species </w:t>
      </w:r>
      <w:r>
        <w:rPr>
          <w:i w:val="0"/>
        </w:rPr>
        <w:t>Carex lyngbyei</w:t>
      </w:r>
      <w:r>
        <w:t xml:space="preserve"> results in overall lower representation in the seed bank compared to </w:t>
      </w:r>
      <w:r w:rsidR="006E3813">
        <w:t xml:space="preserve">other competitive dominant species. </w:t>
      </w:r>
      <w:r>
        <w:t xml:space="preserve">Notably, </w:t>
      </w:r>
      <w:r w:rsidR="008141A0">
        <w:t>seed of this species is absent in undisturbed sites in Nanaimo River Estuary</w:t>
      </w:r>
      <w:r w:rsidR="000E2AB5">
        <w:t>, and nearly so in</w:t>
      </w:r>
      <w:r w:rsidR="00887A01">
        <w:t xml:space="preserve"> undisturbed and 10-year old exclosure sites </w:t>
      </w:r>
      <w:r w:rsidR="00863ADA">
        <w:t>in the</w:t>
      </w:r>
      <w:r w:rsidR="002F49FB">
        <w:t xml:space="preserve"> Little Qualicum Estuary</w:t>
      </w:r>
      <w:r w:rsidR="008C0DA1">
        <w:t>, indicating strong reliance on clonal reproductive strategies</w:t>
      </w:r>
      <w:r w:rsidR="002F49FB">
        <w:t xml:space="preserve">. Exotic species denoted by (*), culturally significant species denoted by (**). Note y-axis scale freely varies by species. </w:t>
      </w:r>
    </w:p>
    <w:p w14:paraId="22940750" w14:textId="23E93F10" w:rsidR="000D7BDD" w:rsidRDefault="000D7BDD" w:rsidP="000D7BDD"/>
    <w:p w14:paraId="55912CDE" w14:textId="77777777" w:rsidR="000D7BDD" w:rsidRDefault="000D7BDD" w:rsidP="000D7BDD">
      <w:pPr>
        <w:keepNext/>
      </w:pPr>
      <w:r>
        <w:rPr>
          <w:noProof/>
        </w:rPr>
        <w:lastRenderedPageBreak/>
        <w:drawing>
          <wp:inline distT="0" distB="0" distL="0" distR="0" wp14:anchorId="65FFEED3" wp14:editId="67EDD0A6">
            <wp:extent cx="5791200" cy="3746107"/>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944"/>
                    <a:stretch/>
                  </pic:blipFill>
                  <pic:spPr bwMode="auto">
                    <a:xfrm>
                      <a:off x="0" y="0"/>
                      <a:ext cx="5818622" cy="3763845"/>
                    </a:xfrm>
                    <a:prstGeom prst="rect">
                      <a:avLst/>
                    </a:prstGeom>
                    <a:noFill/>
                    <a:ln>
                      <a:noFill/>
                    </a:ln>
                    <a:extLst>
                      <a:ext uri="{53640926-AAD7-44D8-BBD7-CCE9431645EC}">
                        <a14:shadowObscured xmlns:a14="http://schemas.microsoft.com/office/drawing/2010/main"/>
                      </a:ext>
                    </a:extLst>
                  </pic:spPr>
                </pic:pic>
              </a:graphicData>
            </a:graphic>
          </wp:inline>
        </w:drawing>
      </w:r>
    </w:p>
    <w:p w14:paraId="462508BA" w14:textId="66B47E22" w:rsidR="000D7BDD" w:rsidRDefault="000D7BDD" w:rsidP="000D7BDD">
      <w:pPr>
        <w:pStyle w:val="Caption"/>
      </w:pPr>
      <w:r>
        <w:t xml:space="preserve">Figure </w:t>
      </w:r>
      <w:fldSimple w:instr=" SEQ Figure \* ARABIC ">
        <w:r w:rsidR="0054668D">
          <w:rPr>
            <w:noProof/>
          </w:rPr>
          <w:t>3</w:t>
        </w:r>
      </w:fldSimple>
      <w:r>
        <w:t xml:space="preserve">. Species relative abundance </w:t>
      </w:r>
      <w:r w:rsidR="00763237">
        <w:t xml:space="preserve">had greatest similarity between above-ground vegetation and surface seed banks in grubbed and undisturbed sites, and greatest dissimilarity in both exclosures (1 and 10 years post-grazing exclusion). </w:t>
      </w:r>
    </w:p>
    <w:p w14:paraId="5D92D953" w14:textId="65A82582" w:rsidR="00CF3C8C" w:rsidRDefault="00CF3C8C" w:rsidP="00CF3C8C"/>
    <w:p w14:paraId="7EB3DCB1" w14:textId="3CE46B29" w:rsidR="00CF3C8C" w:rsidRPr="00CF3C8C" w:rsidRDefault="00CF3C8C" w:rsidP="00CF3C8C"/>
    <w:p w14:paraId="35D7ECF7" w14:textId="37AA8EB5" w:rsidR="00EF68AC" w:rsidRDefault="00EF68AC" w:rsidP="00EF68AC"/>
    <w:p w14:paraId="25317A77" w14:textId="7633F05C" w:rsidR="00EF68AC" w:rsidRDefault="00EF68AC" w:rsidP="00EF68AC"/>
    <w:p w14:paraId="4198DE0D" w14:textId="208B7077" w:rsidR="00EF68AC" w:rsidRDefault="00EF68AC">
      <w:r>
        <w:br w:type="page"/>
      </w:r>
    </w:p>
    <w:p w14:paraId="7CC59F0E" w14:textId="2389D0DD" w:rsidR="00C92E19" w:rsidRDefault="00EF68AC" w:rsidP="00C92E19">
      <w:pPr>
        <w:pStyle w:val="Heading1"/>
      </w:pPr>
      <w:r>
        <w:lastRenderedPageBreak/>
        <w:t>Discussion</w:t>
      </w:r>
    </w:p>
    <w:p w14:paraId="1FD26DE8" w14:textId="0F2CAAFA" w:rsidR="00C92E19" w:rsidRDefault="006227E6" w:rsidP="00C92E19">
      <w:pPr>
        <w:pStyle w:val="ListParagraph"/>
        <w:numPr>
          <w:ilvl w:val="0"/>
          <w:numId w:val="11"/>
        </w:numPr>
      </w:pPr>
      <w:r>
        <w:t xml:space="preserve">Does the system recover? </w:t>
      </w:r>
      <w:r w:rsidR="00C92E19">
        <w:t xml:space="preserve">Explain why </w:t>
      </w:r>
      <w:commentRangeStart w:id="5"/>
      <w:r w:rsidR="00C92E19">
        <w:t xml:space="preserve">expectations </w:t>
      </w:r>
      <w:commentRangeEnd w:id="5"/>
      <w:r w:rsidR="00B47FB6">
        <w:rPr>
          <w:rStyle w:val="CommentReference"/>
        </w:rPr>
        <w:commentReference w:id="5"/>
      </w:r>
      <w:r w:rsidR="00C92E19">
        <w:t xml:space="preserve">were or weren’t met. </w:t>
      </w:r>
    </w:p>
    <w:p w14:paraId="3FA7F4FD" w14:textId="102EAABD" w:rsidR="006227E6" w:rsidRDefault="00B47FB6" w:rsidP="006227E6">
      <w:pPr>
        <w:pStyle w:val="ListParagraph"/>
        <w:numPr>
          <w:ilvl w:val="1"/>
          <w:numId w:val="11"/>
        </w:numPr>
      </w:pPr>
      <w:r>
        <w:t xml:space="preserve">Functional groups have recovered, however compositional quality has changed. </w:t>
      </w:r>
    </w:p>
    <w:p w14:paraId="6958E069" w14:textId="2413F978" w:rsidR="008B1587" w:rsidRDefault="008B1587" w:rsidP="008B1587">
      <w:pPr>
        <w:pStyle w:val="ListParagraph"/>
        <w:numPr>
          <w:ilvl w:val="2"/>
          <w:numId w:val="11"/>
        </w:numPr>
      </w:pPr>
      <w:r>
        <w:t xml:space="preserve">Clonal and seed competitive advantage of exotic grass leads to novel </w:t>
      </w:r>
      <w:r w:rsidR="004C053D">
        <w:t xml:space="preserve">composition after disturbance. </w:t>
      </w:r>
    </w:p>
    <w:p w14:paraId="710839C2" w14:textId="2E84609E" w:rsidR="008B1587" w:rsidRDefault="00B47FB6" w:rsidP="00C936DE">
      <w:pPr>
        <w:pStyle w:val="ListParagraph"/>
        <w:numPr>
          <w:ilvl w:val="1"/>
          <w:numId w:val="11"/>
        </w:numPr>
      </w:pPr>
      <w:r>
        <w:t>Seed inputs are most similar in grubbed and undisturbed</w:t>
      </w:r>
      <w:r w:rsidR="008B1587">
        <w:t xml:space="preserve"> sites</w:t>
      </w:r>
      <w:r w:rsidR="005B2F3D">
        <w:t>. This</w:t>
      </w:r>
      <w:r w:rsidR="008B1587">
        <w:t xml:space="preserve"> contradict</w:t>
      </w:r>
      <w:r w:rsidR="005B2F3D">
        <w:t>s</w:t>
      </w:r>
      <w:r w:rsidR="008B1587">
        <w:t xml:space="preserve"> our expectations of</w:t>
      </w:r>
      <w:r w:rsidR="004C053D">
        <w:t xml:space="preserve"> high</w:t>
      </w:r>
      <w:r w:rsidR="008B1587">
        <w:t xml:space="preserve"> </w:t>
      </w:r>
      <w:r w:rsidR="004C053D">
        <w:t>similarity in older and reference sites. However, this also shows that</w:t>
      </w:r>
      <w:r w:rsidR="002C39B0">
        <w:t xml:space="preserve"> native</w:t>
      </w:r>
      <w:r w:rsidR="004C053D">
        <w:t xml:space="preserve"> seeds</w:t>
      </w:r>
      <w:r w:rsidR="002C39B0">
        <w:t xml:space="preserve"> of </w:t>
      </w:r>
      <w:r w:rsidR="005B2F3D">
        <w:t xml:space="preserve">desired </w:t>
      </w:r>
      <w:r w:rsidR="002C39B0">
        <w:t>functional groups</w:t>
      </w:r>
      <w:r w:rsidR="004C053D">
        <w:t xml:space="preserve"> are not dispersed or retained in grubbed sites, thus</w:t>
      </w:r>
      <w:r w:rsidR="002C39B0">
        <w:t xml:space="preserve"> their</w:t>
      </w:r>
      <w:r w:rsidR="004C053D">
        <w:t xml:space="preserve"> recovery is </w:t>
      </w:r>
      <w:r w:rsidR="002C39B0">
        <w:t>obliged to proceed from clonal strategy</w:t>
      </w:r>
      <w:r w:rsidR="004C053D">
        <w:t xml:space="preserve">. </w:t>
      </w:r>
    </w:p>
    <w:p w14:paraId="1F1800FB" w14:textId="77777777" w:rsidR="006227E6" w:rsidRDefault="006227E6" w:rsidP="006227E6"/>
    <w:p w14:paraId="2E478408" w14:textId="50173DE4" w:rsidR="00C92E19" w:rsidRDefault="00D826A1" w:rsidP="00D826A1">
      <w:pPr>
        <w:pStyle w:val="ListParagraph"/>
        <w:numPr>
          <w:ilvl w:val="0"/>
          <w:numId w:val="11"/>
        </w:numPr>
      </w:pPr>
      <w:r>
        <w:t xml:space="preserve">Broader implication: what does this mean about succession &amp; recovery? </w:t>
      </w:r>
    </w:p>
    <w:p w14:paraId="045CBC50" w14:textId="37219191" w:rsidR="00D826A1" w:rsidRDefault="006A0511" w:rsidP="009B6C8D">
      <w:pPr>
        <w:pStyle w:val="ListParagraph"/>
        <w:numPr>
          <w:ilvl w:val="1"/>
          <w:numId w:val="11"/>
        </w:numPr>
      </w:pPr>
      <w:r>
        <w:t>Loss of native species during recovery, especially in seed bank, points to “</w:t>
      </w:r>
      <w:r w:rsidR="00317E0D">
        <w:t>e</w:t>
      </w:r>
      <w:r w:rsidR="00D826A1">
        <w:t>cological memory loss</w:t>
      </w:r>
      <w:r>
        <w:t>”</w:t>
      </w:r>
      <w:r w:rsidR="00D826A1">
        <w:t xml:space="preserve"> following disturbance</w:t>
      </w:r>
      <w:r w:rsidR="00F17E18">
        <w:t xml:space="preserve">. </w:t>
      </w:r>
    </w:p>
    <w:p w14:paraId="01035128" w14:textId="5559B6BB" w:rsidR="00DE4203" w:rsidRDefault="00DE4203" w:rsidP="006A0511">
      <w:pPr>
        <w:pStyle w:val="ListParagraph"/>
        <w:numPr>
          <w:ilvl w:val="2"/>
          <w:numId w:val="11"/>
        </w:numPr>
      </w:pPr>
      <w:r>
        <w:t xml:space="preserve">Highest risk for species loss </w:t>
      </w:r>
      <w:r w:rsidR="0021256E">
        <w:t xml:space="preserve">may be for seed-limited species. If disturbance removes clonally reproductive above-ground vegetation, then there are no (or very few) reproductive propagules left in the system, and regional dispersal is required to </w:t>
      </w:r>
      <w:r w:rsidR="00937992">
        <w:t xml:space="preserve">revitalize the population. </w:t>
      </w:r>
    </w:p>
    <w:p w14:paraId="1DDA414B" w14:textId="5A3C5F70" w:rsidR="006A0511" w:rsidRDefault="006A0511" w:rsidP="006A0511">
      <w:pPr>
        <w:pStyle w:val="ListParagraph"/>
        <w:numPr>
          <w:ilvl w:val="2"/>
          <w:numId w:val="11"/>
        </w:numPr>
      </w:pPr>
      <w:r>
        <w:t>Would like to</w:t>
      </w:r>
      <w:r w:rsidR="00937992">
        <w:t xml:space="preserve"> include a case example of above point:</w:t>
      </w:r>
      <w:r>
        <w:t xml:space="preserve"> streambank clover (</w:t>
      </w:r>
      <w:r>
        <w:rPr>
          <w:i/>
        </w:rPr>
        <w:t>Trifolium wormskioldii</w:t>
      </w:r>
      <w:r>
        <w:t xml:space="preserve">) was a species of significant </w:t>
      </w:r>
      <w:commentRangeStart w:id="6"/>
      <w:commentRangeStart w:id="7"/>
      <w:commentRangeStart w:id="8"/>
      <w:r>
        <w:t xml:space="preserve">cultural </w:t>
      </w:r>
      <w:commentRangeEnd w:id="6"/>
      <w:r>
        <w:rPr>
          <w:rStyle w:val="CommentReference"/>
        </w:rPr>
        <w:commentReference w:id="6"/>
      </w:r>
      <w:commentRangeEnd w:id="7"/>
      <w:r w:rsidR="00937992">
        <w:rPr>
          <w:rStyle w:val="CommentReference"/>
        </w:rPr>
        <w:commentReference w:id="7"/>
      </w:r>
      <w:commentRangeEnd w:id="8"/>
      <w:r w:rsidR="00DE52D4">
        <w:rPr>
          <w:rStyle w:val="CommentReference"/>
        </w:rPr>
        <w:commentReference w:id="8"/>
      </w:r>
      <w:r>
        <w:t>importance</w:t>
      </w:r>
      <w:r w:rsidR="00937992">
        <w:t xml:space="preserve"> (and thus likely historically abundant in estuaries</w:t>
      </w:r>
      <w:r>
        <w:t xml:space="preserve">, yet is now locally rare as a plant, and entirely absent from the seed bank. </w:t>
      </w:r>
    </w:p>
    <w:p w14:paraId="29940588" w14:textId="77777777" w:rsidR="0014603F" w:rsidRDefault="0014603F" w:rsidP="0014603F">
      <w:pPr>
        <w:pStyle w:val="ListParagraph"/>
        <w:numPr>
          <w:ilvl w:val="1"/>
          <w:numId w:val="11"/>
        </w:numPr>
      </w:pPr>
      <w:r>
        <w:t xml:space="preserve">What does the species or functional identity/abundance mean (e.g., dominance of exotic Agrostis vs. native Carex)? </w:t>
      </w:r>
    </w:p>
    <w:p w14:paraId="59263389" w14:textId="47649050" w:rsidR="0014603F" w:rsidRDefault="0014603F" w:rsidP="0014603F">
      <w:pPr>
        <w:pStyle w:val="ListParagraph"/>
        <w:numPr>
          <w:ilvl w:val="2"/>
          <w:numId w:val="11"/>
        </w:numPr>
      </w:pPr>
      <w:r>
        <w:t xml:space="preserve">Expand on concepts of </w:t>
      </w:r>
      <w:r>
        <w:t>species identity altering</w:t>
      </w:r>
      <w:r>
        <w:t xml:space="preserve"> ecosystem function</w:t>
      </w:r>
      <w:r w:rsidR="00465387">
        <w:t xml:space="preserve"> (even if functionally/</w:t>
      </w:r>
      <w:proofErr w:type="spellStart"/>
      <w:r w:rsidR="00465387">
        <w:t>cladistically</w:t>
      </w:r>
      <w:proofErr w:type="spellEnd"/>
      <w:r w:rsidR="00465387">
        <w:t xml:space="preserve"> similar)</w:t>
      </w:r>
      <w:r>
        <w:t xml:space="preserve">, especially C or N contributions/sequestration </w:t>
      </w:r>
      <w:r>
        <w:fldChar w:fldCharType="begin"/>
      </w:r>
      <w:r>
        <w:instrText xml:space="preserve"> ADDIN ZOTERO_ITEM CSL_CITATION {"citationID":"tPUpYDOc","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fldChar w:fldCharType="separate"/>
      </w:r>
      <w:r w:rsidRPr="00F17E18">
        <w:rPr>
          <w:rFonts w:ascii="Calibri" w:hAnsi="Calibri" w:cs="Calibri"/>
        </w:rPr>
        <w:t>(Waller et al., 2020)</w:t>
      </w:r>
      <w:r>
        <w:fldChar w:fldCharType="end"/>
      </w:r>
      <w:r>
        <w:t xml:space="preserve">. </w:t>
      </w:r>
    </w:p>
    <w:p w14:paraId="7B07F778" w14:textId="6AA0DFF1" w:rsidR="009B6C8D" w:rsidRDefault="00F17E18" w:rsidP="009B6C8D">
      <w:pPr>
        <w:pStyle w:val="ListParagraph"/>
        <w:numPr>
          <w:ilvl w:val="1"/>
          <w:numId w:val="11"/>
        </w:numPr>
      </w:pPr>
      <w:r>
        <w:t xml:space="preserve">Extrapolate </w:t>
      </w:r>
      <w:r w:rsidR="008F0512">
        <w:t>implications for o</w:t>
      </w:r>
      <w:r>
        <w:t>ther systems</w:t>
      </w:r>
      <w:r w:rsidR="009B6C8D">
        <w:t xml:space="preserve"> with other press disturbance types, especially anthropogenic stressors (e.g., general wetland/riparian invasion</w:t>
      </w:r>
      <w:r w:rsidR="00AA1402">
        <w:t xml:space="preserve">). </w:t>
      </w:r>
    </w:p>
    <w:p w14:paraId="38BC0ACD" w14:textId="1FAB915A" w:rsidR="008F0512" w:rsidRDefault="00E20588" w:rsidP="008F0512">
      <w:pPr>
        <w:pStyle w:val="ListParagraph"/>
        <w:numPr>
          <w:ilvl w:val="2"/>
          <w:numId w:val="11"/>
        </w:numPr>
      </w:pPr>
      <w:r>
        <w:t>Local or regional d</w:t>
      </w:r>
      <w:r w:rsidR="008F0512">
        <w:t xml:space="preserve">ispersal limitations cannot rescue </w:t>
      </w:r>
      <w:r>
        <w:t xml:space="preserve">native </w:t>
      </w:r>
      <w:r w:rsidR="008F0512">
        <w:t>populations if</w:t>
      </w:r>
      <w:r>
        <w:t xml:space="preserve"> local</w:t>
      </w:r>
      <w:r w:rsidR="008F0512">
        <w:t xml:space="preserve"> </w:t>
      </w:r>
      <w:r>
        <w:t xml:space="preserve">seed or clonal competitive pressure from exotic species is greater. That is, </w:t>
      </w:r>
      <w:r w:rsidR="00DE507C">
        <w:t xml:space="preserve">this trend of both native species loss </w:t>
      </w:r>
      <w:r w:rsidR="00DE507C">
        <w:rPr>
          <w:i/>
        </w:rPr>
        <w:t>and</w:t>
      </w:r>
      <w:r w:rsidR="00DE507C">
        <w:t xml:space="preserve"> increasing exotic cover is exacerbated by </w:t>
      </w:r>
      <w:r w:rsidR="00930ADE">
        <w:t xml:space="preserve">each species’ competitive </w:t>
      </w:r>
      <w:r w:rsidR="00DE507C">
        <w:t xml:space="preserve">dispersal and recruitment </w:t>
      </w:r>
      <w:r w:rsidR="00930ADE">
        <w:t xml:space="preserve">strategies. </w:t>
      </w:r>
    </w:p>
    <w:p w14:paraId="4CE36EE2" w14:textId="1D82D339" w:rsidR="00457DDC" w:rsidRDefault="00930ADE" w:rsidP="00457DDC">
      <w:pPr>
        <w:pStyle w:val="ListParagraph"/>
        <w:numPr>
          <w:ilvl w:val="2"/>
          <w:numId w:val="11"/>
        </w:numPr>
      </w:pPr>
      <w:r>
        <w:t>Seed-limited species that rely on clonal reproduction may be at greatest risk for being out-competed if the competitor</w:t>
      </w:r>
      <w:r w:rsidR="00DE4203">
        <w:t xml:space="preserve">(s) have greater seed and clonal reproductive rates. </w:t>
      </w:r>
    </w:p>
    <w:p w14:paraId="3EEDF7EA" w14:textId="77777777" w:rsidR="00465387" w:rsidRDefault="00465387" w:rsidP="00465387"/>
    <w:p w14:paraId="2A6E8A67" w14:textId="756CAE52" w:rsidR="005B2F3D" w:rsidRDefault="005B2F3D" w:rsidP="00C92E19">
      <w:pPr>
        <w:pStyle w:val="ListParagraph"/>
        <w:numPr>
          <w:ilvl w:val="0"/>
          <w:numId w:val="11"/>
        </w:numPr>
      </w:pPr>
      <w:r>
        <w:t>Management applications &amp; opportunities</w:t>
      </w:r>
    </w:p>
    <w:p w14:paraId="161E1873" w14:textId="6157BF1C" w:rsidR="009B6C8D" w:rsidRDefault="005B2F3D" w:rsidP="009B6C8D">
      <w:pPr>
        <w:pStyle w:val="ListParagraph"/>
        <w:numPr>
          <w:ilvl w:val="1"/>
          <w:numId w:val="11"/>
        </w:numPr>
      </w:pPr>
      <w:r>
        <w:t xml:space="preserve">Passive restoration </w:t>
      </w:r>
      <w:r w:rsidR="00D849EB">
        <w:t>may be</w:t>
      </w:r>
      <w:r>
        <w:t xml:space="preserve"> insufficient</w:t>
      </w:r>
      <w:r w:rsidR="00D849EB">
        <w:t xml:space="preserve"> for recovery of species with a primarily clonal reproductive strategy</w:t>
      </w:r>
      <w:r>
        <w:t xml:space="preserve">, </w:t>
      </w:r>
      <w:r w:rsidR="00D849EB">
        <w:t xml:space="preserve">especially when exotic species with competitive </w:t>
      </w:r>
      <w:r w:rsidR="00CC7829">
        <w:t xml:space="preserve">reproductive </w:t>
      </w:r>
      <w:r w:rsidR="00D849EB">
        <w:t>advantage of both seed and clonal</w:t>
      </w:r>
      <w:r w:rsidR="00CC7829">
        <w:t xml:space="preserve"> strategies are present. In these cases,</w:t>
      </w:r>
      <w:r>
        <w:t xml:space="preserve"> active restoration through transplanting </w:t>
      </w:r>
      <w:r w:rsidR="009B6C8D">
        <w:t>should</w:t>
      </w:r>
      <w:r>
        <w:t xml:space="preserve"> be prioritized in</w:t>
      </w:r>
      <w:r w:rsidR="009B6C8D">
        <w:t xml:space="preserve"> ecosystems affected by</w:t>
      </w:r>
      <w:r w:rsidR="00AA1402">
        <w:t xml:space="preserve"> these types of disturbance. </w:t>
      </w:r>
    </w:p>
    <w:p w14:paraId="1BB43DB2" w14:textId="6DC5C835" w:rsidR="00AA1402" w:rsidRDefault="00CC7829" w:rsidP="009B6C8D">
      <w:pPr>
        <w:pStyle w:val="ListParagraph"/>
        <w:numPr>
          <w:ilvl w:val="1"/>
          <w:numId w:val="11"/>
        </w:numPr>
      </w:pPr>
      <w:r>
        <w:lastRenderedPageBreak/>
        <w:t>Opportunities exist: i</w:t>
      </w:r>
      <w:r w:rsidR="00AA1402">
        <w:t>f disturbance denudes a habitat, this effectively creates a ‘blank slate’ for restoration</w:t>
      </w:r>
      <w:r w:rsidR="00C109F9">
        <w:t xml:space="preserve"> where land managers can choose specific restoration states (</w:t>
      </w:r>
      <w:commentRangeStart w:id="9"/>
      <w:r w:rsidR="00C109F9" w:rsidRPr="00C109F9">
        <w:rPr>
          <w:highlight w:val="lightGray"/>
        </w:rPr>
        <w:t>CITE</w:t>
      </w:r>
      <w:commentRangeEnd w:id="9"/>
      <w:r w:rsidR="00C109F9">
        <w:rPr>
          <w:rStyle w:val="CommentReference"/>
        </w:rPr>
        <w:commentReference w:id="9"/>
      </w:r>
      <w:r w:rsidR="00C109F9">
        <w:t>)</w:t>
      </w:r>
      <w:r w:rsidR="00AA1402">
        <w:t xml:space="preserve">. </w:t>
      </w:r>
      <w:r w:rsidR="00CF234A">
        <w:t>Besides ecosystem function,</w:t>
      </w:r>
      <w:r w:rsidR="00AA1402">
        <w:t xml:space="preserve"> ethnoecological restoration </w:t>
      </w:r>
      <w:r w:rsidR="00CF234A">
        <w:t>opportunities could exist</w:t>
      </w:r>
      <w:r w:rsidR="00AA1402">
        <w:t>.</w:t>
      </w:r>
      <w:r w:rsidR="00CF234A">
        <w:t xml:space="preserve"> In the PNW, this could be restoration of culinary root gardens </w:t>
      </w:r>
      <w:r>
        <w:fldChar w:fldCharType="begin"/>
      </w:r>
      <w:r>
        <w:instrText xml:space="preserve"> ADDIN ZOTERO_ITEM CSL_CITATION {"citationID":"huKaa6C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Pr="00CC7829">
        <w:rPr>
          <w:rFonts w:ascii="Calibri" w:hAnsi="Calibri" w:cs="Calibri"/>
        </w:rPr>
        <w:t>(Turner, 2014)</w:t>
      </w:r>
      <w:r>
        <w:fldChar w:fldCharType="end"/>
      </w:r>
      <w:r w:rsidR="00CF234A">
        <w:t xml:space="preserve">. </w:t>
      </w:r>
      <w:r w:rsidR="00AA1402">
        <w:t xml:space="preserve"> </w:t>
      </w:r>
    </w:p>
    <w:p w14:paraId="08FE0F4E" w14:textId="77777777" w:rsidR="00C92E19" w:rsidRDefault="00C92E19" w:rsidP="00EF68AC"/>
    <w:p w14:paraId="1E914679" w14:textId="464959C3" w:rsidR="0083125B" w:rsidRDefault="0083125B" w:rsidP="00EF68AC"/>
    <w:p w14:paraId="07056476" w14:textId="74EBB571" w:rsidR="0083125B" w:rsidRDefault="0083125B" w:rsidP="00EF68AC"/>
    <w:p w14:paraId="119CA132" w14:textId="40E0B96E" w:rsidR="0083125B" w:rsidRDefault="0083125B" w:rsidP="00EF68AC"/>
    <w:p w14:paraId="083688A1" w14:textId="2F244FE5" w:rsidR="0083125B" w:rsidRDefault="0083125B" w:rsidP="00EF68AC"/>
    <w:p w14:paraId="1F19E201" w14:textId="3F0003B9" w:rsidR="0083125B" w:rsidRDefault="0083125B" w:rsidP="00EF68AC"/>
    <w:p w14:paraId="7E9BB55B" w14:textId="36896C81" w:rsidR="0083125B" w:rsidRDefault="0083125B" w:rsidP="00EF68AC"/>
    <w:p w14:paraId="511461DC" w14:textId="15FB1C53" w:rsidR="0083125B" w:rsidRDefault="0083125B" w:rsidP="00EF68AC"/>
    <w:p w14:paraId="5D7A691A" w14:textId="3C1EF931" w:rsidR="0083125B" w:rsidRDefault="0083125B" w:rsidP="00EF68AC"/>
    <w:p w14:paraId="0B4A921D" w14:textId="46D416AF" w:rsidR="0083125B" w:rsidRDefault="0083125B">
      <w:r>
        <w:br w:type="page"/>
      </w:r>
    </w:p>
    <w:p w14:paraId="51772199" w14:textId="2EAD6CB4" w:rsidR="0083125B" w:rsidRDefault="0083125B" w:rsidP="0083125B">
      <w:pPr>
        <w:pStyle w:val="Heading1"/>
      </w:pPr>
      <w:r>
        <w:lastRenderedPageBreak/>
        <w:t>Literature Cited</w:t>
      </w:r>
    </w:p>
    <w:p w14:paraId="764D623C" w14:textId="77777777" w:rsidR="00CC7829" w:rsidRPr="00CC7829" w:rsidRDefault="0083125B" w:rsidP="00CC7829">
      <w:pPr>
        <w:pStyle w:val="Bibliography"/>
        <w:rPr>
          <w:rFonts w:ascii="Calibri" w:hAnsi="Calibri" w:cs="Calibri"/>
        </w:rPr>
      </w:pPr>
      <w:r>
        <w:fldChar w:fldCharType="begin"/>
      </w:r>
      <w:r>
        <w:instrText xml:space="preserve"> ADDIN ZOTERO_BIBL {"uncited":[],"omitted":[],"custom":[]} CSL_BIBLIOGRAPHY </w:instrText>
      </w:r>
      <w:r>
        <w:fldChar w:fldCharType="separate"/>
      </w:r>
      <w:r w:rsidR="00CC7829" w:rsidRPr="00CC7829">
        <w:rPr>
          <w:rFonts w:ascii="Calibri" w:hAnsi="Calibri" w:cs="Calibri"/>
        </w:rPr>
        <w:t xml:space="preserve">Douglas, G. W., </w:t>
      </w:r>
      <w:proofErr w:type="spellStart"/>
      <w:r w:rsidR="00CC7829" w:rsidRPr="00CC7829">
        <w:rPr>
          <w:rFonts w:ascii="Calibri" w:hAnsi="Calibri" w:cs="Calibri"/>
        </w:rPr>
        <w:t>Meidinger</w:t>
      </w:r>
      <w:proofErr w:type="spellEnd"/>
      <w:r w:rsidR="00CC7829" w:rsidRPr="00CC7829">
        <w:rPr>
          <w:rFonts w:ascii="Calibri" w:hAnsi="Calibri" w:cs="Calibri"/>
        </w:rPr>
        <w:t xml:space="preserve">, D., &amp; </w:t>
      </w:r>
      <w:proofErr w:type="spellStart"/>
      <w:r w:rsidR="00CC7829" w:rsidRPr="00CC7829">
        <w:rPr>
          <w:rFonts w:ascii="Calibri" w:hAnsi="Calibri" w:cs="Calibri"/>
        </w:rPr>
        <w:t>Pojar</w:t>
      </w:r>
      <w:proofErr w:type="spellEnd"/>
      <w:r w:rsidR="00CC7829" w:rsidRPr="00CC7829">
        <w:rPr>
          <w:rFonts w:ascii="Calibri" w:hAnsi="Calibri" w:cs="Calibri"/>
        </w:rPr>
        <w:t xml:space="preserve">, J. (Eds.). (1998). </w:t>
      </w:r>
      <w:r w:rsidR="00CC7829" w:rsidRPr="00CC7829">
        <w:rPr>
          <w:rFonts w:ascii="Calibri" w:hAnsi="Calibri" w:cs="Calibri"/>
          <w:i/>
          <w:iCs/>
        </w:rPr>
        <w:t>Illustrated flora of British Columbia. Vols. 1-8</w:t>
      </w:r>
      <w:r w:rsidR="00CC7829" w:rsidRPr="00CC7829">
        <w:rPr>
          <w:rFonts w:ascii="Calibri" w:hAnsi="Calibri" w:cs="Calibri"/>
        </w:rPr>
        <w:t>. Victoria, BC: B.C. Min. Environ., Lands and Parks, and B.C. Min. For.</w:t>
      </w:r>
    </w:p>
    <w:p w14:paraId="11BE83FF" w14:textId="77777777" w:rsidR="00CC7829" w:rsidRPr="00CC7829" w:rsidRDefault="00CC7829" w:rsidP="00CC7829">
      <w:pPr>
        <w:pStyle w:val="Bibliography"/>
        <w:rPr>
          <w:rFonts w:ascii="Calibri" w:hAnsi="Calibri" w:cs="Calibri"/>
        </w:rPr>
      </w:pPr>
      <w:r w:rsidRPr="00CC7829">
        <w:rPr>
          <w:rFonts w:ascii="Calibri" w:hAnsi="Calibri" w:cs="Calibri"/>
        </w:rPr>
        <w:t xml:space="preserve">Hairston, N. G., Smith, F. E., &amp; </w:t>
      </w:r>
      <w:proofErr w:type="spellStart"/>
      <w:r w:rsidRPr="00CC7829">
        <w:rPr>
          <w:rFonts w:ascii="Calibri" w:hAnsi="Calibri" w:cs="Calibri"/>
        </w:rPr>
        <w:t>Slobodkin</w:t>
      </w:r>
      <w:proofErr w:type="spellEnd"/>
      <w:r w:rsidRPr="00CC7829">
        <w:rPr>
          <w:rFonts w:ascii="Calibri" w:hAnsi="Calibri" w:cs="Calibri"/>
        </w:rPr>
        <w:t xml:space="preserve">, L. B. (1960). Community Structure, Population Control, and Competition. </w:t>
      </w:r>
      <w:r w:rsidRPr="00CC7829">
        <w:rPr>
          <w:rFonts w:ascii="Calibri" w:hAnsi="Calibri" w:cs="Calibri"/>
          <w:i/>
          <w:iCs/>
        </w:rPr>
        <w:t>The American Naturalist</w:t>
      </w:r>
      <w:r w:rsidRPr="00CC7829">
        <w:rPr>
          <w:rFonts w:ascii="Calibri" w:hAnsi="Calibri" w:cs="Calibri"/>
        </w:rPr>
        <w:t xml:space="preserve">, </w:t>
      </w:r>
      <w:r w:rsidRPr="00CC7829">
        <w:rPr>
          <w:rFonts w:ascii="Calibri" w:hAnsi="Calibri" w:cs="Calibri"/>
          <w:i/>
          <w:iCs/>
        </w:rPr>
        <w:t>94</w:t>
      </w:r>
      <w:r w:rsidRPr="00CC7829">
        <w:rPr>
          <w:rFonts w:ascii="Calibri" w:hAnsi="Calibri" w:cs="Calibri"/>
        </w:rPr>
        <w:t>, 421–425.</w:t>
      </w:r>
    </w:p>
    <w:p w14:paraId="54DA8C33" w14:textId="77777777" w:rsidR="00CC7829" w:rsidRPr="00CC7829" w:rsidRDefault="00CC7829" w:rsidP="00CC7829">
      <w:pPr>
        <w:pStyle w:val="Bibliography"/>
        <w:rPr>
          <w:rFonts w:ascii="Calibri" w:hAnsi="Calibri" w:cs="Calibri"/>
        </w:rPr>
      </w:pPr>
      <w:r w:rsidRPr="00CC7829">
        <w:rPr>
          <w:rFonts w:ascii="Calibri" w:hAnsi="Calibri" w:cs="Calibri"/>
        </w:rPr>
        <w:t xml:space="preserve">Hitchcock, C. L., &amp; Cronquist, A. (1973). </w:t>
      </w:r>
      <w:r w:rsidRPr="00CC7829">
        <w:rPr>
          <w:rFonts w:ascii="Calibri" w:hAnsi="Calibri" w:cs="Calibri"/>
          <w:i/>
          <w:iCs/>
        </w:rPr>
        <w:t>Flora of the Pacific Northwest, an illustrated manual</w:t>
      </w:r>
      <w:r w:rsidRPr="00CC7829">
        <w:rPr>
          <w:rFonts w:ascii="Calibri" w:hAnsi="Calibri" w:cs="Calibri"/>
        </w:rPr>
        <w:t>. Seattle and London: University of Washington Press.</w:t>
      </w:r>
    </w:p>
    <w:p w14:paraId="5F417411" w14:textId="77777777" w:rsidR="00CC7829" w:rsidRPr="00CC7829" w:rsidRDefault="00CC7829" w:rsidP="00CC7829">
      <w:pPr>
        <w:pStyle w:val="Bibliography"/>
        <w:rPr>
          <w:rFonts w:ascii="Calibri" w:hAnsi="Calibri" w:cs="Calibri"/>
        </w:rPr>
      </w:pPr>
      <w:proofErr w:type="spellStart"/>
      <w:r w:rsidRPr="00CC7829">
        <w:rPr>
          <w:rFonts w:ascii="Calibri" w:hAnsi="Calibri" w:cs="Calibri"/>
        </w:rPr>
        <w:t>Hopfensperger</w:t>
      </w:r>
      <w:proofErr w:type="spellEnd"/>
      <w:r w:rsidRPr="00CC7829">
        <w:rPr>
          <w:rFonts w:ascii="Calibri" w:hAnsi="Calibri" w:cs="Calibri"/>
        </w:rPr>
        <w:t xml:space="preserve">, K. N. (2007). A review of similarity between seed bank and standing vegetation across ecosystems. </w:t>
      </w:r>
      <w:r w:rsidRPr="00CC7829">
        <w:rPr>
          <w:rFonts w:ascii="Calibri" w:hAnsi="Calibri" w:cs="Calibri"/>
          <w:i/>
          <w:iCs/>
        </w:rPr>
        <w:t>Oikos</w:t>
      </w:r>
      <w:r w:rsidRPr="00CC7829">
        <w:rPr>
          <w:rFonts w:ascii="Calibri" w:hAnsi="Calibri" w:cs="Calibri"/>
        </w:rPr>
        <w:t xml:space="preserve">, </w:t>
      </w:r>
      <w:r w:rsidRPr="00CC7829">
        <w:rPr>
          <w:rFonts w:ascii="Calibri" w:hAnsi="Calibri" w:cs="Calibri"/>
          <w:i/>
          <w:iCs/>
        </w:rPr>
        <w:t>116</w:t>
      </w:r>
      <w:r w:rsidRPr="00CC7829">
        <w:rPr>
          <w:rFonts w:ascii="Calibri" w:hAnsi="Calibri" w:cs="Calibri"/>
        </w:rPr>
        <w:t>, 1438–1448.</w:t>
      </w:r>
    </w:p>
    <w:p w14:paraId="6D0E8D76" w14:textId="77777777" w:rsidR="00CC7829" w:rsidRPr="00CC7829" w:rsidRDefault="00CC7829" w:rsidP="00CC7829">
      <w:pPr>
        <w:pStyle w:val="Bibliography"/>
        <w:rPr>
          <w:rFonts w:ascii="Calibri" w:hAnsi="Calibri" w:cs="Calibri"/>
        </w:rPr>
      </w:pPr>
      <w:r w:rsidRPr="00CC7829">
        <w:rPr>
          <w:rFonts w:ascii="Calibri" w:hAnsi="Calibri" w:cs="Calibri"/>
        </w:rPr>
        <w:t xml:space="preserve">Pasternack, G. B. (2009). Chapter 3. Hydrogeomorphology and sedimentation in tidal freshwater wetlands. In A. </w:t>
      </w:r>
      <w:proofErr w:type="spellStart"/>
      <w:r w:rsidRPr="00CC7829">
        <w:rPr>
          <w:rFonts w:ascii="Calibri" w:hAnsi="Calibri" w:cs="Calibri"/>
        </w:rPr>
        <w:t>Barendregt</w:t>
      </w:r>
      <w:proofErr w:type="spellEnd"/>
      <w:r w:rsidRPr="00CC7829">
        <w:rPr>
          <w:rFonts w:ascii="Calibri" w:hAnsi="Calibri" w:cs="Calibri"/>
        </w:rPr>
        <w:t xml:space="preserve">, D. F. Whigham, &amp; A. H. Baldwin (Eds.), </w:t>
      </w:r>
      <w:r w:rsidRPr="00CC7829">
        <w:rPr>
          <w:rFonts w:ascii="Calibri" w:hAnsi="Calibri" w:cs="Calibri"/>
          <w:i/>
          <w:iCs/>
        </w:rPr>
        <w:t>Tidal Freshwater Wetlands</w:t>
      </w:r>
      <w:r w:rsidRPr="00CC7829">
        <w:rPr>
          <w:rFonts w:ascii="Calibri" w:hAnsi="Calibri" w:cs="Calibri"/>
        </w:rPr>
        <w:t xml:space="preserve"> (pp. 31–40). Leiden, The Netherlands: </w:t>
      </w:r>
      <w:proofErr w:type="spellStart"/>
      <w:r w:rsidRPr="00CC7829">
        <w:rPr>
          <w:rFonts w:ascii="Calibri" w:hAnsi="Calibri" w:cs="Calibri"/>
        </w:rPr>
        <w:t>Backhuys</w:t>
      </w:r>
      <w:proofErr w:type="spellEnd"/>
      <w:r w:rsidRPr="00CC7829">
        <w:rPr>
          <w:rFonts w:ascii="Calibri" w:hAnsi="Calibri" w:cs="Calibri"/>
        </w:rPr>
        <w:t xml:space="preserve"> Publishers.</w:t>
      </w:r>
    </w:p>
    <w:p w14:paraId="6255C72D" w14:textId="77777777" w:rsidR="00CC7829" w:rsidRPr="00CC7829" w:rsidRDefault="00CC7829" w:rsidP="00CC7829">
      <w:pPr>
        <w:pStyle w:val="Bibliography"/>
        <w:rPr>
          <w:rFonts w:ascii="Calibri" w:hAnsi="Calibri" w:cs="Calibri"/>
        </w:rPr>
      </w:pPr>
      <w:r w:rsidRPr="00CC7829">
        <w:rPr>
          <w:rFonts w:ascii="Calibri" w:hAnsi="Calibri" w:cs="Calibri"/>
        </w:rPr>
        <w:t xml:space="preserve">Srivastava, D. S., &amp; Jefferies, R. L. (1996). A Positive Feedback: Herbivory, Plant Growth, Salinity, and the Desertification of an Arctic Salt-Marsh. </w:t>
      </w:r>
      <w:r w:rsidRPr="00CC7829">
        <w:rPr>
          <w:rFonts w:ascii="Calibri" w:hAnsi="Calibri" w:cs="Calibri"/>
          <w:i/>
          <w:iCs/>
        </w:rPr>
        <w:t>Journal of Ecology</w:t>
      </w:r>
      <w:r w:rsidRPr="00CC7829">
        <w:rPr>
          <w:rFonts w:ascii="Calibri" w:hAnsi="Calibri" w:cs="Calibri"/>
        </w:rPr>
        <w:t xml:space="preserve">, </w:t>
      </w:r>
      <w:r w:rsidRPr="00CC7829">
        <w:rPr>
          <w:rFonts w:ascii="Calibri" w:hAnsi="Calibri" w:cs="Calibri"/>
          <w:i/>
          <w:iCs/>
        </w:rPr>
        <w:t>84</w:t>
      </w:r>
      <w:r w:rsidRPr="00CC7829">
        <w:rPr>
          <w:rFonts w:ascii="Calibri" w:hAnsi="Calibri" w:cs="Calibri"/>
        </w:rPr>
        <w:t>, 31–42. JSTOR.</w:t>
      </w:r>
    </w:p>
    <w:p w14:paraId="0FC6E4FD" w14:textId="77777777" w:rsidR="00CC7829" w:rsidRPr="00CC7829" w:rsidRDefault="00CC7829" w:rsidP="00CC7829">
      <w:pPr>
        <w:pStyle w:val="Bibliography"/>
        <w:rPr>
          <w:rFonts w:ascii="Calibri" w:hAnsi="Calibri" w:cs="Calibri"/>
        </w:rPr>
      </w:pPr>
      <w:r w:rsidRPr="00CC7829">
        <w:rPr>
          <w:rFonts w:ascii="Calibri" w:hAnsi="Calibri" w:cs="Calibri"/>
        </w:rPr>
        <w:t xml:space="preserve">Standish, R. J., Hobbs, R. J., Mayfield, M. M., </w:t>
      </w:r>
      <w:proofErr w:type="spellStart"/>
      <w:r w:rsidRPr="00CC7829">
        <w:rPr>
          <w:rFonts w:ascii="Calibri" w:hAnsi="Calibri" w:cs="Calibri"/>
        </w:rPr>
        <w:t>Bestelmeyer</w:t>
      </w:r>
      <w:proofErr w:type="spellEnd"/>
      <w:r w:rsidRPr="00CC7829">
        <w:rPr>
          <w:rFonts w:ascii="Calibri" w:hAnsi="Calibri" w:cs="Calibri"/>
        </w:rPr>
        <w:t xml:space="preserve">, B. T., </w:t>
      </w:r>
      <w:proofErr w:type="spellStart"/>
      <w:r w:rsidRPr="00CC7829">
        <w:rPr>
          <w:rFonts w:ascii="Calibri" w:hAnsi="Calibri" w:cs="Calibri"/>
        </w:rPr>
        <w:t>Suding</w:t>
      </w:r>
      <w:proofErr w:type="spellEnd"/>
      <w:r w:rsidRPr="00CC7829">
        <w:rPr>
          <w:rFonts w:ascii="Calibri" w:hAnsi="Calibri" w:cs="Calibri"/>
        </w:rPr>
        <w:t xml:space="preserve">, K. N., Battaglia, L. L., … Thomas, P. A. (2014). Resilience in ecology: Abstraction, distraction, or where the action is? </w:t>
      </w:r>
      <w:r w:rsidRPr="00CC7829">
        <w:rPr>
          <w:rFonts w:ascii="Calibri" w:hAnsi="Calibri" w:cs="Calibri"/>
          <w:i/>
          <w:iCs/>
        </w:rPr>
        <w:t>Biological Conservation</w:t>
      </w:r>
      <w:r w:rsidRPr="00CC7829">
        <w:rPr>
          <w:rFonts w:ascii="Calibri" w:hAnsi="Calibri" w:cs="Calibri"/>
        </w:rPr>
        <w:t xml:space="preserve">, </w:t>
      </w:r>
      <w:r w:rsidRPr="00CC7829">
        <w:rPr>
          <w:rFonts w:ascii="Calibri" w:hAnsi="Calibri" w:cs="Calibri"/>
          <w:i/>
          <w:iCs/>
        </w:rPr>
        <w:t>177</w:t>
      </w:r>
      <w:r w:rsidRPr="00CC7829">
        <w:rPr>
          <w:rFonts w:ascii="Calibri" w:hAnsi="Calibri" w:cs="Calibri"/>
        </w:rPr>
        <w:t>, 43–51.</w:t>
      </w:r>
    </w:p>
    <w:p w14:paraId="5C4B7701" w14:textId="77777777" w:rsidR="00CC7829" w:rsidRPr="00CC7829" w:rsidRDefault="00CC7829" w:rsidP="00CC7829">
      <w:pPr>
        <w:pStyle w:val="Bibliography"/>
        <w:rPr>
          <w:rFonts w:ascii="Calibri" w:hAnsi="Calibri" w:cs="Calibri"/>
        </w:rPr>
      </w:pPr>
      <w:r w:rsidRPr="00CC7829">
        <w:rPr>
          <w:rFonts w:ascii="Calibri" w:hAnsi="Calibri" w:cs="Calibri"/>
        </w:rPr>
        <w:t xml:space="preserve">Turner, N. (2014). </w:t>
      </w:r>
      <w:r w:rsidRPr="00CC7829">
        <w:rPr>
          <w:rFonts w:ascii="Calibri" w:hAnsi="Calibri" w:cs="Calibri"/>
          <w:i/>
          <w:iCs/>
        </w:rPr>
        <w:t>Ancient Pathways, Ancestral Knowledge: Ethnobotany and Ecological Wisdom of Indigenous Peoples of Northwestern North America</w:t>
      </w:r>
      <w:r w:rsidRPr="00CC7829">
        <w:rPr>
          <w:rFonts w:ascii="Calibri" w:hAnsi="Calibri" w:cs="Calibri"/>
        </w:rPr>
        <w:t>. McGill-Queen’s Press - MQUP.</w:t>
      </w:r>
    </w:p>
    <w:p w14:paraId="56214AF0" w14:textId="77777777" w:rsidR="00CC7829" w:rsidRPr="00CC7829" w:rsidRDefault="00CC7829" w:rsidP="00CC7829">
      <w:pPr>
        <w:pStyle w:val="Bibliography"/>
        <w:rPr>
          <w:rFonts w:ascii="Calibri" w:hAnsi="Calibri" w:cs="Calibri"/>
        </w:rPr>
      </w:pPr>
      <w:r w:rsidRPr="00CC7829">
        <w:rPr>
          <w:rFonts w:ascii="Calibri" w:hAnsi="Calibri" w:cs="Calibri"/>
        </w:rPr>
        <w:t xml:space="preserve">Waller, L. P., Allen, W. J., Barratt, B. I. P., Condron, L. M., </w:t>
      </w:r>
      <w:proofErr w:type="spellStart"/>
      <w:r w:rsidRPr="00CC7829">
        <w:rPr>
          <w:rFonts w:ascii="Calibri" w:hAnsi="Calibri" w:cs="Calibri"/>
        </w:rPr>
        <w:t>França</w:t>
      </w:r>
      <w:proofErr w:type="spellEnd"/>
      <w:r w:rsidRPr="00CC7829">
        <w:rPr>
          <w:rFonts w:ascii="Calibri" w:hAnsi="Calibri" w:cs="Calibri"/>
        </w:rPr>
        <w:t xml:space="preserve">, F. M., Hunt, J. E., … Dickie, I. A. (2020). Biotic interactions drive ecosystem responses to exotic plant invaders. </w:t>
      </w:r>
      <w:r w:rsidRPr="00CC7829">
        <w:rPr>
          <w:rFonts w:ascii="Calibri" w:hAnsi="Calibri" w:cs="Calibri"/>
          <w:i/>
          <w:iCs/>
        </w:rPr>
        <w:t>Science</w:t>
      </w:r>
      <w:r w:rsidRPr="00CC7829">
        <w:rPr>
          <w:rFonts w:ascii="Calibri" w:hAnsi="Calibri" w:cs="Calibri"/>
        </w:rPr>
        <w:t xml:space="preserve">, </w:t>
      </w:r>
      <w:r w:rsidRPr="00CC7829">
        <w:rPr>
          <w:rFonts w:ascii="Calibri" w:hAnsi="Calibri" w:cs="Calibri"/>
          <w:i/>
          <w:iCs/>
        </w:rPr>
        <w:t>368</w:t>
      </w:r>
      <w:r w:rsidRPr="00CC7829">
        <w:rPr>
          <w:rFonts w:ascii="Calibri" w:hAnsi="Calibri" w:cs="Calibri"/>
        </w:rPr>
        <w:t>, 967–972.</w:t>
      </w:r>
    </w:p>
    <w:p w14:paraId="4E2FF155" w14:textId="243049BE" w:rsidR="0083125B" w:rsidRPr="0083125B" w:rsidRDefault="0083125B" w:rsidP="0083125B">
      <w:r>
        <w:fldChar w:fldCharType="end"/>
      </w:r>
    </w:p>
    <w:p w14:paraId="42C1F3EA" w14:textId="76AF6C39" w:rsidR="00EF68AC" w:rsidRDefault="00EF68AC" w:rsidP="00EF68AC"/>
    <w:p w14:paraId="42D7AAE3" w14:textId="66C39AC2" w:rsidR="0054668D" w:rsidRDefault="0054668D" w:rsidP="00EF68AC"/>
    <w:p w14:paraId="7914EB93" w14:textId="329E6435" w:rsidR="0054668D" w:rsidRDefault="0054668D">
      <w:r>
        <w:br w:type="page"/>
      </w:r>
    </w:p>
    <w:p w14:paraId="01771E33" w14:textId="0F84AEB6" w:rsidR="0054668D" w:rsidRDefault="0054668D" w:rsidP="0054668D">
      <w:pPr>
        <w:pStyle w:val="Heading1"/>
      </w:pPr>
      <w:r>
        <w:lastRenderedPageBreak/>
        <w:t>Supplemental</w:t>
      </w:r>
    </w:p>
    <w:p w14:paraId="702F307D" w14:textId="5D642A56" w:rsidR="0054668D" w:rsidRDefault="0054668D" w:rsidP="0054668D"/>
    <w:p w14:paraId="0C35FE2B" w14:textId="77777777" w:rsidR="0054668D" w:rsidRDefault="0054668D" w:rsidP="0054668D">
      <w:pPr>
        <w:keepNext/>
      </w:pPr>
      <w:r>
        <w:rPr>
          <w:noProof/>
        </w:rPr>
        <w:drawing>
          <wp:inline distT="0" distB="0" distL="0" distR="0" wp14:anchorId="3CB26802" wp14:editId="6D05685B">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66B91A0E" w14:textId="3349808B" w:rsidR="0054668D" w:rsidRPr="0054668D" w:rsidRDefault="0054668D" w:rsidP="0054668D">
      <w:pPr>
        <w:pStyle w:val="Caption"/>
      </w:pPr>
      <w:r>
        <w:t xml:space="preserve">Figure </w:t>
      </w:r>
      <w:fldSimple w:instr=" SEQ Figure \* ARABIC ">
        <w:r>
          <w:rPr>
            <w:noProof/>
          </w:rPr>
          <w:t>4</w:t>
        </w:r>
      </w:fldSimple>
      <w:r>
        <w:t xml:space="preserve">. </w:t>
      </w:r>
      <w:r w:rsidR="006926F0">
        <w:t>Recently grubbed and 1-year-old exclosures are dominated by &gt; 50% mean cover of bare ground,</w:t>
      </w:r>
      <w:r w:rsidR="00EF060E">
        <w:t xml:space="preserve"> with </w:t>
      </w:r>
      <w:r w:rsidR="007F511D">
        <w:t xml:space="preserve">species </w:t>
      </w:r>
      <w:r w:rsidR="007F511D">
        <w:t>relative abundance</w:t>
      </w:r>
      <w:r w:rsidR="007F511D">
        <w:t xml:space="preserve"> </w:t>
      </w:r>
      <w:r w:rsidR="00EF060E">
        <w:t xml:space="preserve">dominated by short perennial graminoid </w:t>
      </w:r>
      <w:r w:rsidR="00EF060E">
        <w:rPr>
          <w:i w:val="0"/>
        </w:rPr>
        <w:t xml:space="preserve">Eleocharis </w:t>
      </w:r>
      <w:proofErr w:type="spellStart"/>
      <w:r w:rsidR="00EF060E">
        <w:rPr>
          <w:i w:val="0"/>
        </w:rPr>
        <w:t>parvula</w:t>
      </w:r>
      <w:proofErr w:type="spellEnd"/>
      <w:r w:rsidR="00ED079A">
        <w:t xml:space="preserve"> and forb</w:t>
      </w:r>
      <w:r w:rsidR="007F511D">
        <w:t xml:space="preserve">s in both </w:t>
      </w:r>
      <w:r w:rsidR="007F511D">
        <w:t>above-ground</w:t>
      </w:r>
      <w:r w:rsidR="007F511D">
        <w:t xml:space="preserve"> vegetation</w:t>
      </w:r>
      <w:r w:rsidR="007F511D">
        <w:t xml:space="preserve"> and surface seed </w:t>
      </w:r>
      <w:r w:rsidR="00E36FA3">
        <w:t>bank.</w:t>
      </w:r>
      <w:r w:rsidR="00ED079A">
        <w:t xml:space="preserve"> After 1 year of exclosure, all plant</w:t>
      </w:r>
      <w:r w:rsidR="007F511D">
        <w:t xml:space="preserve"> functional groups have similar dominance in above ground vegetation, but surface seed banks do not </w:t>
      </w:r>
      <w:r w:rsidR="00E36FA3">
        <w:t xml:space="preserve">show increased representation from perennial forbs or perennial graminoids &gt; 10 cm. </w:t>
      </w:r>
      <w:r w:rsidR="006926F0">
        <w:t xml:space="preserve"> </w:t>
      </w:r>
      <w:r w:rsidR="00E36FA3">
        <w:t xml:space="preserve">Bare ground significantly decreases after 10 years of exclosure, while </w:t>
      </w:r>
      <w:r w:rsidR="0021490D">
        <w:t xml:space="preserve">relative abundance of </w:t>
      </w:r>
      <w:r w:rsidR="00E36FA3">
        <w:t>perennial graminoid</w:t>
      </w:r>
      <w:r w:rsidR="0021490D">
        <w:t>s</w:t>
      </w:r>
      <w:r w:rsidR="00E36FA3">
        <w:t xml:space="preserve"> (&gt; 10 cm) significantly increase</w:t>
      </w:r>
      <w:r w:rsidR="0021490D">
        <w:t>s</w:t>
      </w:r>
      <w:r w:rsidR="00E36FA3">
        <w:t xml:space="preserve"> in both above-ground </w:t>
      </w:r>
      <w:r w:rsidR="0021490D">
        <w:t>vegetation</w:t>
      </w:r>
      <w:r w:rsidR="00E36FA3">
        <w:t xml:space="preserve"> and </w:t>
      </w:r>
      <w:r w:rsidR="0021490D">
        <w:t xml:space="preserve">surface seed banks, not significantly different from undisturbed sites. </w:t>
      </w:r>
    </w:p>
    <w:p w14:paraId="5B4BAF75" w14:textId="77777777" w:rsidR="00EF68AC" w:rsidRPr="00EF68AC" w:rsidRDefault="00EF68AC" w:rsidP="00EF68AC"/>
    <w:p w14:paraId="57EF1C58" w14:textId="5D29641B" w:rsidR="008A0FDE" w:rsidRPr="005D29B0" w:rsidRDefault="008A0FDE"/>
    <w:sectPr w:rsidR="008A0FDE" w:rsidRPr="005D29B0">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efanie Lane" w:date="2022-08-22T14:48:00Z" w:initials="SLL">
    <w:p w14:paraId="38F31D80" w14:textId="1EC21607" w:rsidR="00F44073" w:rsidRDefault="00F44073">
      <w:pPr>
        <w:pStyle w:val="CommentText"/>
      </w:pPr>
      <w:r>
        <w:rPr>
          <w:rStyle w:val="CommentReference"/>
        </w:rPr>
        <w:annotationRef/>
      </w:r>
      <w:r>
        <w:t>Why?</w:t>
      </w:r>
    </w:p>
  </w:comment>
  <w:comment w:id="2" w:author="Stefanie Lane" w:date="2022-06-17T14:35:00Z" w:initials="SLL">
    <w:p w14:paraId="35B51660" w14:textId="77777777" w:rsidR="008A0234" w:rsidRDefault="008A0234" w:rsidP="008A0234">
      <w:pPr>
        <w:pStyle w:val="CommentText"/>
      </w:pPr>
      <w:r>
        <w:rPr>
          <w:rStyle w:val="CommentReference"/>
        </w:rPr>
        <w:annotationRef/>
      </w:r>
      <w:r>
        <w:t>Accession to UBC herbarium as part of dissertation?</w:t>
      </w:r>
    </w:p>
  </w:comment>
  <w:comment w:id="3" w:author="Stefanie Lane" w:date="2022-08-25T17:20:00Z" w:initials="SLL">
    <w:p w14:paraId="158B1B88" w14:textId="77777777" w:rsidR="009D5BF7" w:rsidRPr="005D29B0" w:rsidRDefault="009D5BF7" w:rsidP="009D5BF7">
      <w:pPr>
        <w:pStyle w:val="ListParagraph"/>
        <w:numPr>
          <w:ilvl w:val="0"/>
          <w:numId w:val="3"/>
        </w:numPr>
        <w:spacing w:after="0" w:line="240" w:lineRule="auto"/>
        <w:contextualSpacing w:val="0"/>
        <w:rPr>
          <w:rFonts w:eastAsia="Times New Roman"/>
        </w:rPr>
      </w:pPr>
      <w:r>
        <w:rPr>
          <w:rStyle w:val="CommentReference"/>
        </w:rPr>
        <w:annotationRef/>
      </w:r>
      <w:r>
        <w:rPr>
          <w:rFonts w:eastAsia="Times New Roman"/>
        </w:rPr>
        <w:t>A</w:t>
      </w:r>
      <w:r w:rsidRPr="005D29B0">
        <w:rPr>
          <w:rFonts w:eastAsia="Times New Roman"/>
        </w:rPr>
        <w:t xml:space="preserve">bove-ground vegetation in recently disturbed sites will </w:t>
      </w:r>
      <w:r>
        <w:rPr>
          <w:rFonts w:eastAsia="Times New Roman"/>
        </w:rPr>
        <w:t xml:space="preserve">be highly </w:t>
      </w:r>
      <w:r w:rsidRPr="005D29B0">
        <w:rPr>
          <w:rFonts w:eastAsia="Times New Roman"/>
        </w:rPr>
        <w:t>similar to seed inputs than older disturbance vegetation similarity to seed, or reference vegetation similarity to seed</w:t>
      </w:r>
    </w:p>
    <w:p w14:paraId="14ABF74B" w14:textId="77777777" w:rsidR="009D5BF7" w:rsidRPr="005D29B0" w:rsidRDefault="009D5BF7" w:rsidP="009D5BF7">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bove-ground vegetation at older disturbance sites will be more similar to reference vegetation than recently disturbed (regardless of seed inputs)</w:t>
      </w:r>
    </w:p>
    <w:p w14:paraId="243AA548" w14:textId="77777777" w:rsidR="009D5BF7" w:rsidRDefault="009D5BF7" w:rsidP="009D5BF7">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 disturbance and novel seed inputs lead to alternative succession pathways, where new competitors from seed inputs derail the "slow encroachment" of the clonal dominant from the neighboring intact site.</w:t>
      </w:r>
    </w:p>
    <w:p w14:paraId="27C02625" w14:textId="118424F9" w:rsidR="009D5BF7" w:rsidRDefault="009D5BF7">
      <w:pPr>
        <w:pStyle w:val="CommentText"/>
      </w:pPr>
    </w:p>
  </w:comment>
  <w:comment w:id="4" w:author="Stefanie Lane" w:date="2022-09-01T12:38:00Z" w:initials="SLL">
    <w:p w14:paraId="3F4D7116" w14:textId="606BCD1A" w:rsidR="001E2CAE" w:rsidRDefault="001E2CAE">
      <w:pPr>
        <w:pStyle w:val="CommentText"/>
      </w:pPr>
      <w:r>
        <w:rPr>
          <w:rStyle w:val="CommentReference"/>
        </w:rPr>
        <w:annotationRef/>
      </w:r>
      <w:r>
        <w:t>Need a summary table of species, like Comm Stability</w:t>
      </w:r>
    </w:p>
  </w:comment>
  <w:comment w:id="5" w:author="Stefanie Lane" w:date="2022-08-25T17:29:00Z" w:initials="SLL">
    <w:p w14:paraId="2762FB3A" w14:textId="77777777" w:rsidR="00B47FB6" w:rsidRPr="005D29B0" w:rsidRDefault="00B47FB6" w:rsidP="00B47FB6">
      <w:pPr>
        <w:pStyle w:val="ListParagraph"/>
        <w:numPr>
          <w:ilvl w:val="0"/>
          <w:numId w:val="10"/>
        </w:numPr>
        <w:spacing w:after="0" w:line="240" w:lineRule="auto"/>
        <w:contextualSpacing w:val="0"/>
        <w:rPr>
          <w:rFonts w:eastAsia="Times New Roman"/>
        </w:rPr>
      </w:pPr>
      <w:r>
        <w:rPr>
          <w:rStyle w:val="CommentReference"/>
        </w:rPr>
        <w:annotationRef/>
      </w:r>
      <w:r>
        <w:rPr>
          <w:rFonts w:eastAsia="Times New Roman"/>
        </w:rPr>
        <w:t>A</w:t>
      </w:r>
      <w:r w:rsidRPr="005D29B0">
        <w:rPr>
          <w:rFonts w:eastAsia="Times New Roman"/>
        </w:rPr>
        <w:t xml:space="preserve">bove-ground vegetation in recently disturbed sites will </w:t>
      </w:r>
      <w:r>
        <w:rPr>
          <w:rFonts w:eastAsia="Times New Roman"/>
        </w:rPr>
        <w:t xml:space="preserve">be highly </w:t>
      </w:r>
      <w:r w:rsidRPr="005D29B0">
        <w:rPr>
          <w:rFonts w:eastAsia="Times New Roman"/>
        </w:rPr>
        <w:t>similar to seed inputs than older disturbance vegetation similarity to seed, or reference vegetation similarity to seed</w:t>
      </w:r>
    </w:p>
    <w:p w14:paraId="1B4CB92A" w14:textId="77777777" w:rsidR="00B47FB6" w:rsidRPr="005D29B0" w:rsidRDefault="00B47FB6" w:rsidP="00B47FB6">
      <w:pPr>
        <w:pStyle w:val="ListParagraph"/>
        <w:numPr>
          <w:ilvl w:val="0"/>
          <w:numId w:val="10"/>
        </w:numPr>
        <w:spacing w:after="0" w:line="240" w:lineRule="auto"/>
        <w:contextualSpacing w:val="0"/>
        <w:rPr>
          <w:rFonts w:eastAsia="Times New Roman"/>
        </w:rPr>
      </w:pPr>
      <w:r>
        <w:rPr>
          <w:rFonts w:eastAsia="Times New Roman"/>
        </w:rPr>
        <w:t>A</w:t>
      </w:r>
      <w:r w:rsidRPr="005D29B0">
        <w:rPr>
          <w:rFonts w:eastAsia="Times New Roman"/>
        </w:rPr>
        <w:t>bove-ground vegetation at older disturbance sites will be more similar to reference vegetation than recently disturbed (regardless of seed inputs)</w:t>
      </w:r>
    </w:p>
    <w:p w14:paraId="6968329C" w14:textId="77777777" w:rsidR="00B47FB6" w:rsidRDefault="00B47FB6" w:rsidP="00B47FB6">
      <w:pPr>
        <w:pStyle w:val="ListParagraph"/>
        <w:numPr>
          <w:ilvl w:val="0"/>
          <w:numId w:val="10"/>
        </w:numPr>
        <w:spacing w:after="0" w:line="240" w:lineRule="auto"/>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 disturbance and novel seed inputs lead to alternative succession pathways, where new competitors from seed inputs derail the "slow encroachment" of the clonal dominant from the neighboring intact site.</w:t>
      </w:r>
    </w:p>
    <w:p w14:paraId="55944082" w14:textId="337B972A" w:rsidR="00B47FB6" w:rsidRDefault="00B47FB6">
      <w:pPr>
        <w:pStyle w:val="CommentText"/>
      </w:pPr>
    </w:p>
  </w:comment>
  <w:comment w:id="6" w:author="Stefanie Lane" w:date="2022-09-01T16:30:00Z" w:initials="SLL">
    <w:p w14:paraId="70231AC7" w14:textId="40932DE4" w:rsidR="006A0511" w:rsidRDefault="006A0511">
      <w:pPr>
        <w:pStyle w:val="CommentText"/>
      </w:pPr>
      <w:r>
        <w:rPr>
          <w:rStyle w:val="CommentReference"/>
        </w:rPr>
        <w:annotationRef/>
      </w:r>
      <w:r w:rsidR="00EC3A06">
        <w:t xml:space="preserve"> </w:t>
      </w:r>
    </w:p>
  </w:comment>
  <w:comment w:id="7" w:author="Stefanie Lane" w:date="2022-09-01T16:38:00Z" w:initials="SLL">
    <w:p w14:paraId="629644BC" w14:textId="09564A0A" w:rsidR="00937992" w:rsidRDefault="00937992">
      <w:pPr>
        <w:pStyle w:val="CommentText"/>
      </w:pPr>
      <w:r>
        <w:rPr>
          <w:rStyle w:val="CommentReference"/>
        </w:rPr>
        <w:annotationRef/>
      </w:r>
      <w:r w:rsidR="00D61D38">
        <w:t>In</w:t>
      </w:r>
      <w:r>
        <w:t xml:space="preserve"> Little Qualicum Estuary</w:t>
      </w:r>
      <w:r w:rsidR="00D61D38">
        <w:t xml:space="preserve">, can show </w:t>
      </w:r>
      <w:r w:rsidR="00D61D38">
        <w:t>85% loss</w:t>
      </w:r>
      <w:r w:rsidR="00D61D38">
        <w:t xml:space="preserve"> </w:t>
      </w:r>
      <w:r w:rsidR="00D61D38">
        <w:t>in cover abundance in “permanent” plots surveyed</w:t>
      </w:r>
      <w:r>
        <w:t xml:space="preserve"> </w:t>
      </w:r>
      <w:r w:rsidR="00090E25">
        <w:t>1978 and 2005</w:t>
      </w:r>
      <w:r w:rsidR="00D61D38">
        <w:t xml:space="preserve">. </w:t>
      </w:r>
      <w:r w:rsidR="00CD74F3">
        <w:t>(Dawe et al., 2011)</w:t>
      </w:r>
    </w:p>
  </w:comment>
  <w:comment w:id="8" w:author="Stefanie Lane" w:date="2022-09-01T16:49:00Z" w:initials="SLL">
    <w:p w14:paraId="2213FD69" w14:textId="73ED74CA" w:rsidR="00DE52D4" w:rsidRDefault="00DE52D4">
      <w:pPr>
        <w:pStyle w:val="CommentText"/>
      </w:pPr>
      <w:r>
        <w:rPr>
          <w:rStyle w:val="CommentReference"/>
        </w:rPr>
        <w:annotationRef/>
      </w:r>
    </w:p>
  </w:comment>
  <w:comment w:id="9" w:author="Stefanie Lane" w:date="2022-08-25T17:38:00Z" w:initials="SLL">
    <w:p w14:paraId="34C69B58" w14:textId="4517D3E0" w:rsidR="00C109F9" w:rsidRDefault="00C109F9">
      <w:pPr>
        <w:pStyle w:val="CommentText"/>
      </w:pPr>
      <w:r>
        <w:rPr>
          <w:rStyle w:val="CommentReference"/>
        </w:rPr>
        <w:annotationRef/>
      </w:r>
      <w:r>
        <w:t xml:space="preserve">Novel ecosystems, targeted ecological/anthropogenic valu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F31D80" w15:done="0"/>
  <w15:commentEx w15:paraId="35B51660" w15:done="0"/>
  <w15:commentEx w15:paraId="27C02625" w15:done="0"/>
  <w15:commentEx w15:paraId="3F4D7116" w15:done="0"/>
  <w15:commentEx w15:paraId="55944082" w15:done="0"/>
  <w15:commentEx w15:paraId="70231AC7" w15:done="0"/>
  <w15:commentEx w15:paraId="629644BC" w15:paraIdParent="70231AC7" w15:done="0"/>
  <w15:commentEx w15:paraId="2213FD69" w15:done="0"/>
  <w15:commentEx w15:paraId="34C69B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F31D80" w16cid:durableId="26AE15CD"/>
  <w16cid:commentId w16cid:paraId="35B51660" w16cid:durableId="26570F9F"/>
  <w16cid:commentId w16cid:paraId="27C02625" w16cid:durableId="26B22DF9"/>
  <w16cid:commentId w16cid:paraId="3F4D7116" w16cid:durableId="26BB2643"/>
  <w16cid:commentId w16cid:paraId="55944082" w16cid:durableId="26B23010"/>
  <w16cid:commentId w16cid:paraId="70231AC7" w16cid:durableId="26BB5CBA"/>
  <w16cid:commentId w16cid:paraId="629644BC" w16cid:durableId="26BB5E9E"/>
  <w16cid:commentId w16cid:paraId="2213FD69" w16cid:durableId="26BB60FD"/>
  <w16cid:commentId w16cid:paraId="34C69B58" w16cid:durableId="26B231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933254" w14:textId="77777777" w:rsidR="003A4BCE" w:rsidRDefault="003A4BCE" w:rsidP="003A4BCE">
      <w:pPr>
        <w:spacing w:after="0" w:line="240" w:lineRule="auto"/>
      </w:pPr>
      <w:r>
        <w:separator/>
      </w:r>
    </w:p>
  </w:endnote>
  <w:endnote w:type="continuationSeparator" w:id="0">
    <w:p w14:paraId="16322C73" w14:textId="77777777" w:rsidR="003A4BCE" w:rsidRDefault="003A4BCE"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4920297"/>
      <w:docPartObj>
        <w:docPartGallery w:val="Page Numbers (Bottom of Page)"/>
        <w:docPartUnique/>
      </w:docPartObj>
    </w:sdtPr>
    <w:sdtEndPr>
      <w:rPr>
        <w:noProof/>
      </w:rPr>
    </w:sdtEndPr>
    <w:sdtContent>
      <w:p w14:paraId="057566C5" w14:textId="4C818C3D" w:rsidR="003A4BCE" w:rsidRDefault="003A4B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3A4BCE" w:rsidRDefault="003A4B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A1B35D" w14:textId="77777777" w:rsidR="003A4BCE" w:rsidRDefault="003A4BCE" w:rsidP="003A4BCE">
      <w:pPr>
        <w:spacing w:after="0" w:line="240" w:lineRule="auto"/>
      </w:pPr>
      <w:r>
        <w:separator/>
      </w:r>
    </w:p>
  </w:footnote>
  <w:footnote w:type="continuationSeparator" w:id="0">
    <w:p w14:paraId="7232EE2E" w14:textId="77777777" w:rsidR="003A4BCE" w:rsidRDefault="003A4BCE" w:rsidP="003A4B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7"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6"/>
  </w:num>
  <w:num w:numId="2">
    <w:abstractNumId w:val="10"/>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0"/>
  </w:num>
  <w:num w:numId="6">
    <w:abstractNumId w:val="2"/>
  </w:num>
  <w:num w:numId="7">
    <w:abstractNumId w:val="5"/>
  </w:num>
  <w:num w:numId="8">
    <w:abstractNumId w:val="4"/>
  </w:num>
  <w:num w:numId="9">
    <w:abstractNumId w:val="7"/>
  </w:num>
  <w:num w:numId="10">
    <w:abstractNumId w:val="1"/>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26FC"/>
    <w:rsid w:val="00011EF5"/>
    <w:rsid w:val="0004138A"/>
    <w:rsid w:val="00047E33"/>
    <w:rsid w:val="00071711"/>
    <w:rsid w:val="00086FA0"/>
    <w:rsid w:val="00090E25"/>
    <w:rsid w:val="000A104C"/>
    <w:rsid w:val="000A20FB"/>
    <w:rsid w:val="000D3131"/>
    <w:rsid w:val="000D7BDD"/>
    <w:rsid w:val="000E2AB5"/>
    <w:rsid w:val="0010207B"/>
    <w:rsid w:val="0010261D"/>
    <w:rsid w:val="00137E0B"/>
    <w:rsid w:val="00142A71"/>
    <w:rsid w:val="00142CA8"/>
    <w:rsid w:val="0014603F"/>
    <w:rsid w:val="001544F8"/>
    <w:rsid w:val="00161345"/>
    <w:rsid w:val="00166B69"/>
    <w:rsid w:val="00167A5E"/>
    <w:rsid w:val="00180B40"/>
    <w:rsid w:val="0018306E"/>
    <w:rsid w:val="001B15C3"/>
    <w:rsid w:val="001B7BD7"/>
    <w:rsid w:val="001C1948"/>
    <w:rsid w:val="001C4B67"/>
    <w:rsid w:val="001D49D6"/>
    <w:rsid w:val="001E1E6C"/>
    <w:rsid w:val="001E24DE"/>
    <w:rsid w:val="001E2CAE"/>
    <w:rsid w:val="001F402A"/>
    <w:rsid w:val="001F54B5"/>
    <w:rsid w:val="001F5A40"/>
    <w:rsid w:val="002028D5"/>
    <w:rsid w:val="0021256E"/>
    <w:rsid w:val="0021490D"/>
    <w:rsid w:val="00225F6A"/>
    <w:rsid w:val="0025535F"/>
    <w:rsid w:val="002563DC"/>
    <w:rsid w:val="002664A4"/>
    <w:rsid w:val="00290098"/>
    <w:rsid w:val="002B07A0"/>
    <w:rsid w:val="002B0C85"/>
    <w:rsid w:val="002B5DC5"/>
    <w:rsid w:val="002C39B0"/>
    <w:rsid w:val="002E7D6A"/>
    <w:rsid w:val="002F49FB"/>
    <w:rsid w:val="00305802"/>
    <w:rsid w:val="0031478F"/>
    <w:rsid w:val="00317E0D"/>
    <w:rsid w:val="00320CAC"/>
    <w:rsid w:val="00320EF7"/>
    <w:rsid w:val="00323904"/>
    <w:rsid w:val="00330F92"/>
    <w:rsid w:val="003324A5"/>
    <w:rsid w:val="00332911"/>
    <w:rsid w:val="00336FC7"/>
    <w:rsid w:val="003419FF"/>
    <w:rsid w:val="00354739"/>
    <w:rsid w:val="00357FBE"/>
    <w:rsid w:val="003769AF"/>
    <w:rsid w:val="003931BA"/>
    <w:rsid w:val="003A4806"/>
    <w:rsid w:val="003A4BCE"/>
    <w:rsid w:val="003A704A"/>
    <w:rsid w:val="003E245E"/>
    <w:rsid w:val="003F47E7"/>
    <w:rsid w:val="00400132"/>
    <w:rsid w:val="0040394E"/>
    <w:rsid w:val="00406494"/>
    <w:rsid w:val="00410227"/>
    <w:rsid w:val="004141A4"/>
    <w:rsid w:val="004166A3"/>
    <w:rsid w:val="00441F56"/>
    <w:rsid w:val="00457DDC"/>
    <w:rsid w:val="00465387"/>
    <w:rsid w:val="004709F0"/>
    <w:rsid w:val="00483C34"/>
    <w:rsid w:val="00485348"/>
    <w:rsid w:val="0049570B"/>
    <w:rsid w:val="004A191E"/>
    <w:rsid w:val="004A51A9"/>
    <w:rsid w:val="004C053D"/>
    <w:rsid w:val="004C1843"/>
    <w:rsid w:val="004C6B4E"/>
    <w:rsid w:val="004F022A"/>
    <w:rsid w:val="004F5415"/>
    <w:rsid w:val="00506586"/>
    <w:rsid w:val="0054668D"/>
    <w:rsid w:val="00546A90"/>
    <w:rsid w:val="00552343"/>
    <w:rsid w:val="005531F4"/>
    <w:rsid w:val="00554053"/>
    <w:rsid w:val="0055497D"/>
    <w:rsid w:val="0057056B"/>
    <w:rsid w:val="005810B0"/>
    <w:rsid w:val="005A23C1"/>
    <w:rsid w:val="005B2F3D"/>
    <w:rsid w:val="005D29B0"/>
    <w:rsid w:val="005E0618"/>
    <w:rsid w:val="005E1F87"/>
    <w:rsid w:val="005E2115"/>
    <w:rsid w:val="005E58DD"/>
    <w:rsid w:val="00606702"/>
    <w:rsid w:val="00617608"/>
    <w:rsid w:val="006227E6"/>
    <w:rsid w:val="00622E6D"/>
    <w:rsid w:val="00631FF0"/>
    <w:rsid w:val="006371C5"/>
    <w:rsid w:val="00643654"/>
    <w:rsid w:val="00645DAB"/>
    <w:rsid w:val="00647F06"/>
    <w:rsid w:val="0065092B"/>
    <w:rsid w:val="00653231"/>
    <w:rsid w:val="006641D5"/>
    <w:rsid w:val="00682688"/>
    <w:rsid w:val="00682F15"/>
    <w:rsid w:val="006926F0"/>
    <w:rsid w:val="00696FAD"/>
    <w:rsid w:val="006A0511"/>
    <w:rsid w:val="006D09AE"/>
    <w:rsid w:val="006D3418"/>
    <w:rsid w:val="006E03E8"/>
    <w:rsid w:val="006E3813"/>
    <w:rsid w:val="006F424F"/>
    <w:rsid w:val="006F6FE7"/>
    <w:rsid w:val="007113B5"/>
    <w:rsid w:val="00763237"/>
    <w:rsid w:val="007771A7"/>
    <w:rsid w:val="00780ABE"/>
    <w:rsid w:val="007903FF"/>
    <w:rsid w:val="00792C58"/>
    <w:rsid w:val="007A4111"/>
    <w:rsid w:val="007B5274"/>
    <w:rsid w:val="007C199C"/>
    <w:rsid w:val="007C29D8"/>
    <w:rsid w:val="007C43AE"/>
    <w:rsid w:val="007D1234"/>
    <w:rsid w:val="007D7475"/>
    <w:rsid w:val="007F511D"/>
    <w:rsid w:val="007F5791"/>
    <w:rsid w:val="0080590F"/>
    <w:rsid w:val="008141A0"/>
    <w:rsid w:val="00816107"/>
    <w:rsid w:val="008177D0"/>
    <w:rsid w:val="008179F1"/>
    <w:rsid w:val="00817A32"/>
    <w:rsid w:val="00820EAF"/>
    <w:rsid w:val="0083125B"/>
    <w:rsid w:val="008319A9"/>
    <w:rsid w:val="00834851"/>
    <w:rsid w:val="00840848"/>
    <w:rsid w:val="008465BB"/>
    <w:rsid w:val="0085198F"/>
    <w:rsid w:val="00852E1A"/>
    <w:rsid w:val="00863ADA"/>
    <w:rsid w:val="00871076"/>
    <w:rsid w:val="008838D2"/>
    <w:rsid w:val="00887A01"/>
    <w:rsid w:val="008A0234"/>
    <w:rsid w:val="008A0FDE"/>
    <w:rsid w:val="008B1587"/>
    <w:rsid w:val="008B2FE7"/>
    <w:rsid w:val="008C0DA1"/>
    <w:rsid w:val="008D2F77"/>
    <w:rsid w:val="008F0512"/>
    <w:rsid w:val="009035DA"/>
    <w:rsid w:val="009036B4"/>
    <w:rsid w:val="009068BB"/>
    <w:rsid w:val="009126BB"/>
    <w:rsid w:val="00922EDC"/>
    <w:rsid w:val="009236BD"/>
    <w:rsid w:val="00930ADE"/>
    <w:rsid w:val="00937992"/>
    <w:rsid w:val="009447A7"/>
    <w:rsid w:val="00960EBA"/>
    <w:rsid w:val="009675A6"/>
    <w:rsid w:val="00967EC8"/>
    <w:rsid w:val="00976CF6"/>
    <w:rsid w:val="009868A0"/>
    <w:rsid w:val="00993CFD"/>
    <w:rsid w:val="00996C34"/>
    <w:rsid w:val="009A6506"/>
    <w:rsid w:val="009B3EFB"/>
    <w:rsid w:val="009B6C8D"/>
    <w:rsid w:val="009D5BF7"/>
    <w:rsid w:val="00A13350"/>
    <w:rsid w:val="00A14F01"/>
    <w:rsid w:val="00A201EC"/>
    <w:rsid w:val="00A25079"/>
    <w:rsid w:val="00A27C45"/>
    <w:rsid w:val="00A5116C"/>
    <w:rsid w:val="00A563CE"/>
    <w:rsid w:val="00A706B9"/>
    <w:rsid w:val="00A842C0"/>
    <w:rsid w:val="00AA1402"/>
    <w:rsid w:val="00AD62C0"/>
    <w:rsid w:val="00AE70C1"/>
    <w:rsid w:val="00B47FB6"/>
    <w:rsid w:val="00B53394"/>
    <w:rsid w:val="00B67E17"/>
    <w:rsid w:val="00B742DA"/>
    <w:rsid w:val="00B85F91"/>
    <w:rsid w:val="00B86DED"/>
    <w:rsid w:val="00B9151D"/>
    <w:rsid w:val="00B951B6"/>
    <w:rsid w:val="00BA1536"/>
    <w:rsid w:val="00BB780B"/>
    <w:rsid w:val="00BC52D5"/>
    <w:rsid w:val="00BD229C"/>
    <w:rsid w:val="00BD3D92"/>
    <w:rsid w:val="00BE3518"/>
    <w:rsid w:val="00C02AB5"/>
    <w:rsid w:val="00C04FA3"/>
    <w:rsid w:val="00C0793C"/>
    <w:rsid w:val="00C109F9"/>
    <w:rsid w:val="00C21004"/>
    <w:rsid w:val="00C24B46"/>
    <w:rsid w:val="00C55796"/>
    <w:rsid w:val="00C757B0"/>
    <w:rsid w:val="00C772C6"/>
    <w:rsid w:val="00C92E19"/>
    <w:rsid w:val="00C936DE"/>
    <w:rsid w:val="00CC6B3A"/>
    <w:rsid w:val="00CC7829"/>
    <w:rsid w:val="00CD74F3"/>
    <w:rsid w:val="00CF234A"/>
    <w:rsid w:val="00CF3C8C"/>
    <w:rsid w:val="00D10B78"/>
    <w:rsid w:val="00D4563B"/>
    <w:rsid w:val="00D61D38"/>
    <w:rsid w:val="00D67837"/>
    <w:rsid w:val="00D826A1"/>
    <w:rsid w:val="00D849EB"/>
    <w:rsid w:val="00DD5F57"/>
    <w:rsid w:val="00DD7436"/>
    <w:rsid w:val="00DE4203"/>
    <w:rsid w:val="00DE507C"/>
    <w:rsid w:val="00DE52D4"/>
    <w:rsid w:val="00E129CF"/>
    <w:rsid w:val="00E16898"/>
    <w:rsid w:val="00E20588"/>
    <w:rsid w:val="00E26530"/>
    <w:rsid w:val="00E346FE"/>
    <w:rsid w:val="00E34EF0"/>
    <w:rsid w:val="00E36FA3"/>
    <w:rsid w:val="00E51FD8"/>
    <w:rsid w:val="00E52903"/>
    <w:rsid w:val="00E56722"/>
    <w:rsid w:val="00E677F3"/>
    <w:rsid w:val="00E80B73"/>
    <w:rsid w:val="00E8243D"/>
    <w:rsid w:val="00E87F5C"/>
    <w:rsid w:val="00E9372E"/>
    <w:rsid w:val="00EA6F76"/>
    <w:rsid w:val="00EC3A06"/>
    <w:rsid w:val="00ED079A"/>
    <w:rsid w:val="00EE4918"/>
    <w:rsid w:val="00EF060E"/>
    <w:rsid w:val="00EF68AC"/>
    <w:rsid w:val="00F17E18"/>
    <w:rsid w:val="00F245F9"/>
    <w:rsid w:val="00F3581A"/>
    <w:rsid w:val="00F44073"/>
    <w:rsid w:val="00F4619E"/>
    <w:rsid w:val="00F61469"/>
    <w:rsid w:val="00F620DD"/>
    <w:rsid w:val="00F625B3"/>
    <w:rsid w:val="00F82A3C"/>
    <w:rsid w:val="00FB13C2"/>
    <w:rsid w:val="00FC6CB5"/>
    <w:rsid w:val="00FD7693"/>
    <w:rsid w:val="00FE3A8D"/>
    <w:rsid w:val="00FF02F2"/>
    <w:rsid w:val="00FF21C6"/>
    <w:rsid w:val="00FF36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omedepot.com/p/Husky-9-in-Stainless-Steel-Bulb-Planter-GD210314/31743644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F1B1B-204E-4125-A47D-5AD67EE05E9B}">
  <ds:schemaRefs>
    <ds:schemaRef ds:uri="http://schemas.microsoft.com/office/infopath/2007/PartnerControls"/>
    <ds:schemaRef ds:uri="http://schemas.openxmlformats.org/package/2006/metadata/core-properties"/>
    <ds:schemaRef ds:uri="http://schemas.microsoft.com/office/2006/documentManagement/types"/>
    <ds:schemaRef ds:uri="http://www.w3.org/XML/1998/namespace"/>
    <ds:schemaRef ds:uri="http://purl.org/dc/dcmitype/"/>
    <ds:schemaRef ds:uri="http://schemas.microsoft.com/office/2006/metadata/properties"/>
    <ds:schemaRef ds:uri="http://purl.org/dc/elements/1.1/"/>
    <ds:schemaRef ds:uri="360018dd-41eb-4458-b1d4-4b46a95a2b02"/>
    <ds:schemaRef ds:uri="8c008993-a31f-4b40-b1f3-88dd9c6e1924"/>
    <ds:schemaRef ds:uri="http://purl.org/dc/terms/"/>
  </ds:schemaRefs>
</ds:datastoreItem>
</file>

<file path=customXml/itemProps2.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4.xml><?xml version="1.0" encoding="utf-8"?>
<ds:datastoreItem xmlns:ds="http://schemas.openxmlformats.org/officeDocument/2006/customXml" ds:itemID="{C328FF55-34FE-42BD-84CB-28DF69E35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2</TotalTime>
  <Pages>12</Pages>
  <Words>5815</Words>
  <Characters>33147</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70</cp:revision>
  <dcterms:created xsi:type="dcterms:W3CDTF">2022-08-12T03:32:00Z</dcterms:created>
  <dcterms:modified xsi:type="dcterms:W3CDTF">2022-09-01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j1uzWmKr"/&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